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BC1462" w14:textId="061F0ECD" w:rsidR="007A4861" w:rsidRPr="00BD396F" w:rsidRDefault="007A4861" w:rsidP="007A4861">
      <w:pPr>
        <w:rPr>
          <w:rFonts w:ascii="Times New Roman" w:hAnsi="Times New Roman" w:cs="Times New Roman"/>
        </w:rPr>
      </w:pPr>
      <w:r w:rsidRPr="00BD396F">
        <w:rPr>
          <w:rFonts w:ascii="Times New Roman" w:hAnsi="Times New Roman" w:cs="Times New Roman"/>
          <w:b/>
          <w:bCs/>
        </w:rPr>
        <w:t xml:space="preserve">Supplementary Table </w:t>
      </w:r>
      <w:r w:rsidR="004F1691" w:rsidRPr="00BD396F">
        <w:rPr>
          <w:rFonts w:ascii="Times New Roman" w:hAnsi="Times New Roman" w:cs="Times New Roman"/>
          <w:b/>
          <w:bCs/>
        </w:rPr>
        <w:t>1</w:t>
      </w:r>
      <w:r w:rsidRPr="00BD396F">
        <w:rPr>
          <w:rFonts w:ascii="Times New Roman" w:hAnsi="Times New Roman" w:cs="Times New Roman"/>
          <w:b/>
          <w:bCs/>
        </w:rPr>
        <w:t xml:space="preserve">: </w:t>
      </w:r>
      <w:r w:rsidRPr="00BD396F">
        <w:rPr>
          <w:rFonts w:ascii="Times New Roman" w:hAnsi="Times New Roman" w:cs="Times New Roman"/>
        </w:rPr>
        <w:t>Summary of olive oil (OO) volume returned by study participants following the two diet interventions.</w:t>
      </w:r>
    </w:p>
    <w:p w14:paraId="7F66B396" w14:textId="77777777" w:rsidR="007A4861" w:rsidRPr="00BD396F" w:rsidRDefault="007A4861" w:rsidP="007A4861">
      <w:pPr>
        <w:rPr>
          <w:rFonts w:ascii="Times New Roman" w:hAnsi="Times New Roman" w:cs="Times New Roman"/>
        </w:rPr>
      </w:pPr>
    </w:p>
    <w:tbl>
      <w:tblPr>
        <w:tblStyle w:val="TableGrid"/>
        <w:tblW w:w="909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94"/>
        <w:gridCol w:w="1743"/>
        <w:gridCol w:w="1709"/>
        <w:gridCol w:w="1149"/>
      </w:tblGrid>
      <w:tr w:rsidR="00BD396F" w:rsidRPr="00BD396F" w14:paraId="13B1481A" w14:textId="77777777" w:rsidTr="00616A59">
        <w:trPr>
          <w:trHeight w:val="328"/>
        </w:trPr>
        <w:tc>
          <w:tcPr>
            <w:tcW w:w="4494" w:type="dxa"/>
            <w:tcBorders>
              <w:top w:val="single" w:sz="4" w:space="0" w:color="auto"/>
              <w:bottom w:val="nil"/>
            </w:tcBorders>
          </w:tcPr>
          <w:p w14:paraId="22048658" w14:textId="77777777" w:rsidR="007A4861" w:rsidRPr="00BD396F" w:rsidRDefault="007A4861" w:rsidP="00141D29"/>
        </w:tc>
        <w:tc>
          <w:tcPr>
            <w:tcW w:w="1743" w:type="dxa"/>
            <w:tcBorders>
              <w:top w:val="single" w:sz="4" w:space="0" w:color="auto"/>
              <w:bottom w:val="nil"/>
            </w:tcBorders>
          </w:tcPr>
          <w:p w14:paraId="22A29365" w14:textId="77777777" w:rsidR="007A4861" w:rsidRPr="00BD396F" w:rsidRDefault="007A4861" w:rsidP="00141D29">
            <w:pPr>
              <w:jc w:val="center"/>
              <w:rPr>
                <w:b/>
              </w:rPr>
            </w:pPr>
            <w:r w:rsidRPr="00BD396F">
              <w:rPr>
                <w:b/>
              </w:rPr>
              <w:t>Low polyphenol OO</w:t>
            </w:r>
          </w:p>
        </w:tc>
        <w:tc>
          <w:tcPr>
            <w:tcW w:w="1709" w:type="dxa"/>
            <w:tcBorders>
              <w:top w:val="single" w:sz="4" w:space="0" w:color="auto"/>
              <w:bottom w:val="nil"/>
            </w:tcBorders>
          </w:tcPr>
          <w:p w14:paraId="51FD50B9" w14:textId="77777777" w:rsidR="007A4861" w:rsidRPr="00BD396F" w:rsidRDefault="007A4861" w:rsidP="00141D29">
            <w:pPr>
              <w:jc w:val="center"/>
              <w:rPr>
                <w:b/>
              </w:rPr>
            </w:pPr>
            <w:r w:rsidRPr="00BD396F">
              <w:rPr>
                <w:b/>
              </w:rPr>
              <w:t>High Polyphenol OO</w:t>
            </w:r>
          </w:p>
        </w:tc>
        <w:tc>
          <w:tcPr>
            <w:tcW w:w="1149" w:type="dxa"/>
            <w:tcBorders>
              <w:top w:val="single" w:sz="4" w:space="0" w:color="auto"/>
              <w:bottom w:val="nil"/>
            </w:tcBorders>
          </w:tcPr>
          <w:p w14:paraId="7E0EAA89" w14:textId="77777777" w:rsidR="007A4861" w:rsidRPr="00BD396F" w:rsidRDefault="007A4861" w:rsidP="00141D29">
            <w:pPr>
              <w:jc w:val="center"/>
              <w:rPr>
                <w:b/>
              </w:rPr>
            </w:pPr>
          </w:p>
        </w:tc>
      </w:tr>
      <w:tr w:rsidR="00BD396F" w:rsidRPr="00BD396F" w14:paraId="46565279" w14:textId="77777777" w:rsidTr="00616A59">
        <w:trPr>
          <w:trHeight w:val="319"/>
        </w:trPr>
        <w:tc>
          <w:tcPr>
            <w:tcW w:w="4494" w:type="dxa"/>
            <w:tcBorders>
              <w:top w:val="nil"/>
              <w:bottom w:val="single" w:sz="4" w:space="0" w:color="auto"/>
            </w:tcBorders>
          </w:tcPr>
          <w:p w14:paraId="1327CA84" w14:textId="77777777" w:rsidR="007A4861" w:rsidRPr="00BD396F" w:rsidRDefault="007A4861" w:rsidP="00141D29">
            <w:pPr>
              <w:rPr>
                <w:b/>
              </w:rPr>
            </w:pPr>
          </w:p>
        </w:tc>
        <w:tc>
          <w:tcPr>
            <w:tcW w:w="1743" w:type="dxa"/>
            <w:tcBorders>
              <w:top w:val="nil"/>
              <w:bottom w:val="single" w:sz="4" w:space="0" w:color="auto"/>
            </w:tcBorders>
          </w:tcPr>
          <w:p w14:paraId="7890DED9" w14:textId="77777777" w:rsidR="007A4861" w:rsidRPr="00BD396F" w:rsidRDefault="007A4861" w:rsidP="00141D29">
            <w:pPr>
              <w:jc w:val="center"/>
              <w:rPr>
                <w:b/>
              </w:rPr>
            </w:pPr>
            <w:r w:rsidRPr="00BD396F">
              <w:rPr>
                <w:b/>
              </w:rPr>
              <w:t>Mean (SD)</w:t>
            </w:r>
          </w:p>
        </w:tc>
        <w:tc>
          <w:tcPr>
            <w:tcW w:w="1709" w:type="dxa"/>
            <w:tcBorders>
              <w:top w:val="nil"/>
              <w:bottom w:val="single" w:sz="4" w:space="0" w:color="auto"/>
            </w:tcBorders>
          </w:tcPr>
          <w:p w14:paraId="68C2342C" w14:textId="77777777" w:rsidR="007A4861" w:rsidRPr="00BD396F" w:rsidRDefault="007A4861" w:rsidP="00141D29">
            <w:pPr>
              <w:jc w:val="center"/>
              <w:rPr>
                <w:b/>
              </w:rPr>
            </w:pPr>
            <w:r w:rsidRPr="00BD396F">
              <w:rPr>
                <w:b/>
              </w:rPr>
              <w:t>Mean (SD)</w:t>
            </w:r>
          </w:p>
        </w:tc>
        <w:tc>
          <w:tcPr>
            <w:tcW w:w="1149" w:type="dxa"/>
            <w:tcBorders>
              <w:top w:val="nil"/>
              <w:bottom w:val="single" w:sz="4" w:space="0" w:color="auto"/>
            </w:tcBorders>
          </w:tcPr>
          <w:p w14:paraId="7D587A3C" w14:textId="77777777" w:rsidR="007A4861" w:rsidRPr="00BD396F" w:rsidRDefault="007A4861" w:rsidP="00141D29">
            <w:pPr>
              <w:jc w:val="center"/>
            </w:pPr>
            <w:r w:rsidRPr="00BD396F">
              <w:rPr>
                <w:b/>
              </w:rPr>
              <w:t>P-value*</w:t>
            </w:r>
          </w:p>
        </w:tc>
      </w:tr>
      <w:tr w:rsidR="00BD396F" w:rsidRPr="00BD396F" w14:paraId="6FBF78B2" w14:textId="77777777" w:rsidTr="00616A59">
        <w:trPr>
          <w:trHeight w:val="587"/>
        </w:trPr>
        <w:tc>
          <w:tcPr>
            <w:tcW w:w="4494" w:type="dxa"/>
            <w:tcBorders>
              <w:top w:val="single" w:sz="4" w:space="0" w:color="auto"/>
              <w:bottom w:val="nil"/>
            </w:tcBorders>
          </w:tcPr>
          <w:p w14:paraId="78A6BD67" w14:textId="77777777" w:rsidR="007A4861" w:rsidRPr="00BD396F" w:rsidRDefault="007A4861" w:rsidP="00141D29">
            <w:r w:rsidRPr="00BD396F">
              <w:rPr>
                <w:b/>
              </w:rPr>
              <w:t>1</w:t>
            </w:r>
            <w:r w:rsidRPr="00BD396F">
              <w:rPr>
                <w:b/>
                <w:vertAlign w:val="superscript"/>
              </w:rPr>
              <w:t>st</w:t>
            </w:r>
            <w:r w:rsidRPr="00BD396F">
              <w:rPr>
                <w:b/>
              </w:rPr>
              <w:t xml:space="preserve"> intervention</w:t>
            </w:r>
          </w:p>
        </w:tc>
        <w:tc>
          <w:tcPr>
            <w:tcW w:w="1743" w:type="dxa"/>
            <w:tcBorders>
              <w:top w:val="single" w:sz="4" w:space="0" w:color="auto"/>
              <w:bottom w:val="nil"/>
            </w:tcBorders>
          </w:tcPr>
          <w:p w14:paraId="2FBD0344" w14:textId="77777777" w:rsidR="007A4861" w:rsidRPr="00BD396F" w:rsidRDefault="007A4861" w:rsidP="00141D29">
            <w:pPr>
              <w:jc w:val="center"/>
            </w:pPr>
          </w:p>
        </w:tc>
        <w:tc>
          <w:tcPr>
            <w:tcW w:w="1709" w:type="dxa"/>
            <w:tcBorders>
              <w:top w:val="single" w:sz="4" w:space="0" w:color="auto"/>
              <w:bottom w:val="nil"/>
            </w:tcBorders>
          </w:tcPr>
          <w:p w14:paraId="01332272" w14:textId="77777777" w:rsidR="007A4861" w:rsidRPr="00BD396F" w:rsidRDefault="007A4861" w:rsidP="00141D29">
            <w:pPr>
              <w:jc w:val="center"/>
            </w:pPr>
          </w:p>
        </w:tc>
        <w:tc>
          <w:tcPr>
            <w:tcW w:w="1149" w:type="dxa"/>
            <w:tcBorders>
              <w:top w:val="single" w:sz="4" w:space="0" w:color="auto"/>
              <w:bottom w:val="nil"/>
            </w:tcBorders>
          </w:tcPr>
          <w:p w14:paraId="21BD219E" w14:textId="77777777" w:rsidR="007A4861" w:rsidRPr="00BD396F" w:rsidRDefault="007A4861" w:rsidP="00141D29">
            <w:pPr>
              <w:jc w:val="center"/>
            </w:pPr>
          </w:p>
        </w:tc>
      </w:tr>
      <w:tr w:rsidR="00BD396F" w:rsidRPr="00BD396F" w14:paraId="5243CCD2" w14:textId="77777777" w:rsidTr="00616A59">
        <w:trPr>
          <w:trHeight w:val="587"/>
        </w:trPr>
        <w:tc>
          <w:tcPr>
            <w:tcW w:w="4494" w:type="dxa"/>
            <w:tcBorders>
              <w:top w:val="nil"/>
            </w:tcBorders>
          </w:tcPr>
          <w:p w14:paraId="1F864941" w14:textId="77777777" w:rsidR="007A4861" w:rsidRPr="00BD396F" w:rsidRDefault="007A4861" w:rsidP="00141D29">
            <w:r w:rsidRPr="00BD396F">
              <w:t>Actual remaining OO (ml)</w:t>
            </w:r>
          </w:p>
        </w:tc>
        <w:tc>
          <w:tcPr>
            <w:tcW w:w="1743" w:type="dxa"/>
            <w:tcBorders>
              <w:top w:val="nil"/>
            </w:tcBorders>
          </w:tcPr>
          <w:p w14:paraId="7DB4F2CA" w14:textId="77777777" w:rsidR="007A4861" w:rsidRPr="00BD396F" w:rsidRDefault="007A4861" w:rsidP="00141D29">
            <w:pPr>
              <w:jc w:val="center"/>
            </w:pPr>
            <w:r w:rsidRPr="00BD396F">
              <w:t>106.4 (152.2)</w:t>
            </w:r>
          </w:p>
          <w:p w14:paraId="21D327B8" w14:textId="77777777" w:rsidR="007A4861" w:rsidRPr="00BD396F" w:rsidRDefault="007A4861" w:rsidP="00141D29">
            <w:pPr>
              <w:jc w:val="center"/>
            </w:pPr>
          </w:p>
        </w:tc>
        <w:tc>
          <w:tcPr>
            <w:tcW w:w="1709" w:type="dxa"/>
            <w:tcBorders>
              <w:top w:val="nil"/>
            </w:tcBorders>
          </w:tcPr>
          <w:p w14:paraId="3CA78CE5" w14:textId="77777777" w:rsidR="007A4861" w:rsidRPr="00BD396F" w:rsidRDefault="007A4861" w:rsidP="00141D29">
            <w:pPr>
              <w:jc w:val="center"/>
            </w:pPr>
            <w:r w:rsidRPr="00BD396F">
              <w:t>100.4 (123.6)</w:t>
            </w:r>
          </w:p>
          <w:p w14:paraId="02D4F8DF" w14:textId="77777777" w:rsidR="007A4861" w:rsidRPr="00BD396F" w:rsidRDefault="007A4861" w:rsidP="00141D29">
            <w:pPr>
              <w:jc w:val="center"/>
            </w:pPr>
          </w:p>
        </w:tc>
        <w:tc>
          <w:tcPr>
            <w:tcW w:w="1149" w:type="dxa"/>
            <w:tcBorders>
              <w:top w:val="nil"/>
            </w:tcBorders>
          </w:tcPr>
          <w:p w14:paraId="3F5C4805" w14:textId="77777777" w:rsidR="007A4861" w:rsidRPr="00BD396F" w:rsidRDefault="007A4861" w:rsidP="00141D29">
            <w:pPr>
              <w:jc w:val="center"/>
            </w:pPr>
            <w:r w:rsidRPr="00BD396F">
              <w:t>0.888</w:t>
            </w:r>
          </w:p>
        </w:tc>
      </w:tr>
      <w:tr w:rsidR="00BD396F" w:rsidRPr="00BD396F" w14:paraId="26E4D4E1" w14:textId="77777777" w:rsidTr="00616A59">
        <w:trPr>
          <w:trHeight w:val="580"/>
        </w:trPr>
        <w:tc>
          <w:tcPr>
            <w:tcW w:w="4494" w:type="dxa"/>
          </w:tcPr>
          <w:p w14:paraId="0E157F71" w14:textId="77777777" w:rsidR="007A4861" w:rsidRPr="00BD396F" w:rsidRDefault="007A4861" w:rsidP="00141D29">
            <w:r w:rsidRPr="00BD396F">
              <w:t>Compliance based on actual remaining (%)</w:t>
            </w:r>
          </w:p>
        </w:tc>
        <w:tc>
          <w:tcPr>
            <w:tcW w:w="1743" w:type="dxa"/>
          </w:tcPr>
          <w:p w14:paraId="69C6BBC9" w14:textId="77777777" w:rsidR="007A4861" w:rsidRPr="00BD396F" w:rsidRDefault="007A4861" w:rsidP="00141D29">
            <w:pPr>
              <w:jc w:val="center"/>
            </w:pPr>
            <w:r w:rsidRPr="00BD396F">
              <w:t>92</w:t>
            </w:r>
          </w:p>
        </w:tc>
        <w:tc>
          <w:tcPr>
            <w:tcW w:w="1709" w:type="dxa"/>
          </w:tcPr>
          <w:p w14:paraId="081EEE88" w14:textId="77777777" w:rsidR="007A4861" w:rsidRPr="00BD396F" w:rsidRDefault="007A4861" w:rsidP="00141D29">
            <w:pPr>
              <w:jc w:val="center"/>
            </w:pPr>
            <w:r w:rsidRPr="00BD396F">
              <w:t>92</w:t>
            </w:r>
          </w:p>
        </w:tc>
        <w:tc>
          <w:tcPr>
            <w:tcW w:w="1149" w:type="dxa"/>
          </w:tcPr>
          <w:p w14:paraId="25B18916" w14:textId="77777777" w:rsidR="007A4861" w:rsidRPr="00BD396F" w:rsidRDefault="007A4861" w:rsidP="00141D29">
            <w:pPr>
              <w:jc w:val="center"/>
            </w:pPr>
          </w:p>
        </w:tc>
      </w:tr>
      <w:tr w:rsidR="00BD396F" w:rsidRPr="00BD396F" w14:paraId="5079349C" w14:textId="77777777" w:rsidTr="00616A59">
        <w:trPr>
          <w:trHeight w:val="636"/>
        </w:trPr>
        <w:tc>
          <w:tcPr>
            <w:tcW w:w="4494" w:type="dxa"/>
          </w:tcPr>
          <w:p w14:paraId="33C784F2" w14:textId="77777777" w:rsidR="007A4861" w:rsidRPr="00BD396F" w:rsidRDefault="007A4861" w:rsidP="00141D29">
            <w:pPr>
              <w:rPr>
                <w:b/>
              </w:rPr>
            </w:pPr>
            <w:r w:rsidRPr="00BD396F">
              <w:rPr>
                <w:b/>
              </w:rPr>
              <w:t>2</w:t>
            </w:r>
            <w:r w:rsidRPr="00BD396F">
              <w:rPr>
                <w:b/>
                <w:vertAlign w:val="superscript"/>
              </w:rPr>
              <w:t>nd</w:t>
            </w:r>
            <w:r w:rsidRPr="00BD396F">
              <w:rPr>
                <w:b/>
              </w:rPr>
              <w:t xml:space="preserve"> Intervention </w:t>
            </w:r>
          </w:p>
        </w:tc>
        <w:tc>
          <w:tcPr>
            <w:tcW w:w="1743" w:type="dxa"/>
          </w:tcPr>
          <w:p w14:paraId="0843FD27" w14:textId="77777777" w:rsidR="007A4861" w:rsidRPr="00BD396F" w:rsidRDefault="007A4861" w:rsidP="00141D29">
            <w:pPr>
              <w:jc w:val="center"/>
            </w:pPr>
          </w:p>
        </w:tc>
        <w:tc>
          <w:tcPr>
            <w:tcW w:w="1709" w:type="dxa"/>
          </w:tcPr>
          <w:p w14:paraId="33536E5A" w14:textId="77777777" w:rsidR="007A4861" w:rsidRPr="00BD396F" w:rsidRDefault="007A4861" w:rsidP="00141D29">
            <w:pPr>
              <w:jc w:val="center"/>
            </w:pPr>
          </w:p>
        </w:tc>
        <w:tc>
          <w:tcPr>
            <w:tcW w:w="1149" w:type="dxa"/>
          </w:tcPr>
          <w:p w14:paraId="22BD3A7B" w14:textId="77777777" w:rsidR="007A4861" w:rsidRPr="00BD396F" w:rsidRDefault="007A4861" w:rsidP="00141D29">
            <w:pPr>
              <w:jc w:val="center"/>
            </w:pPr>
          </w:p>
        </w:tc>
      </w:tr>
      <w:tr w:rsidR="00BD396F" w:rsidRPr="00BD396F" w14:paraId="42D82962" w14:textId="77777777" w:rsidTr="00616A59">
        <w:trPr>
          <w:trHeight w:val="517"/>
        </w:trPr>
        <w:tc>
          <w:tcPr>
            <w:tcW w:w="4494" w:type="dxa"/>
          </w:tcPr>
          <w:p w14:paraId="54E419CA" w14:textId="77777777" w:rsidR="007A4861" w:rsidRPr="00BD396F" w:rsidRDefault="007A4861" w:rsidP="00141D29">
            <w:r w:rsidRPr="00BD396F">
              <w:t>Actual remaining OO (ml)</w:t>
            </w:r>
          </w:p>
        </w:tc>
        <w:tc>
          <w:tcPr>
            <w:tcW w:w="1743" w:type="dxa"/>
          </w:tcPr>
          <w:p w14:paraId="4DBE4169" w14:textId="77777777" w:rsidR="007A4861" w:rsidRPr="00BD396F" w:rsidRDefault="007A4861" w:rsidP="00141D29">
            <w:pPr>
              <w:jc w:val="center"/>
            </w:pPr>
            <w:r w:rsidRPr="00BD396F">
              <w:t>105.9 (133.2)</w:t>
            </w:r>
          </w:p>
          <w:p w14:paraId="16E0299F" w14:textId="77777777" w:rsidR="007A4861" w:rsidRPr="00BD396F" w:rsidRDefault="007A4861" w:rsidP="00141D29">
            <w:pPr>
              <w:jc w:val="center"/>
            </w:pPr>
          </w:p>
        </w:tc>
        <w:tc>
          <w:tcPr>
            <w:tcW w:w="1709" w:type="dxa"/>
          </w:tcPr>
          <w:p w14:paraId="30A96F63" w14:textId="77777777" w:rsidR="007A4861" w:rsidRPr="00BD396F" w:rsidRDefault="007A4861" w:rsidP="00141D29">
            <w:pPr>
              <w:jc w:val="center"/>
            </w:pPr>
            <w:r w:rsidRPr="00BD396F">
              <w:t>123.1 (164.7)</w:t>
            </w:r>
          </w:p>
          <w:p w14:paraId="6F22EC66" w14:textId="77777777" w:rsidR="007A4861" w:rsidRPr="00BD396F" w:rsidRDefault="007A4861" w:rsidP="00141D29">
            <w:pPr>
              <w:jc w:val="center"/>
            </w:pPr>
          </w:p>
        </w:tc>
        <w:tc>
          <w:tcPr>
            <w:tcW w:w="1149" w:type="dxa"/>
          </w:tcPr>
          <w:p w14:paraId="29D3F12E" w14:textId="77777777" w:rsidR="007A4861" w:rsidRPr="00BD396F" w:rsidRDefault="007A4861" w:rsidP="00141D29">
            <w:pPr>
              <w:jc w:val="center"/>
            </w:pPr>
            <w:r w:rsidRPr="00BD396F">
              <w:t>0.708</w:t>
            </w:r>
          </w:p>
        </w:tc>
      </w:tr>
      <w:tr w:rsidR="007A4861" w:rsidRPr="00BD396F" w14:paraId="360AAF18" w14:textId="77777777" w:rsidTr="00616A59">
        <w:trPr>
          <w:trHeight w:val="756"/>
        </w:trPr>
        <w:tc>
          <w:tcPr>
            <w:tcW w:w="4494" w:type="dxa"/>
          </w:tcPr>
          <w:p w14:paraId="79B86CDD" w14:textId="77777777" w:rsidR="007A4861" w:rsidRPr="00BD396F" w:rsidRDefault="007A4861" w:rsidP="00141D29">
            <w:r w:rsidRPr="00BD396F">
              <w:t>Compliance based on actual remaining (%)</w:t>
            </w:r>
          </w:p>
        </w:tc>
        <w:tc>
          <w:tcPr>
            <w:tcW w:w="1743" w:type="dxa"/>
          </w:tcPr>
          <w:p w14:paraId="33355971" w14:textId="77777777" w:rsidR="007A4861" w:rsidRPr="00BD396F" w:rsidRDefault="007A4861" w:rsidP="00141D29">
            <w:pPr>
              <w:jc w:val="center"/>
            </w:pPr>
            <w:r w:rsidRPr="00BD396F">
              <w:t>92</w:t>
            </w:r>
          </w:p>
        </w:tc>
        <w:tc>
          <w:tcPr>
            <w:tcW w:w="1709" w:type="dxa"/>
          </w:tcPr>
          <w:p w14:paraId="20B500F8" w14:textId="77777777" w:rsidR="007A4861" w:rsidRPr="00BD396F" w:rsidRDefault="007A4861" w:rsidP="00141D29">
            <w:pPr>
              <w:jc w:val="center"/>
            </w:pPr>
            <w:r w:rsidRPr="00BD396F">
              <w:t>90</w:t>
            </w:r>
          </w:p>
        </w:tc>
        <w:tc>
          <w:tcPr>
            <w:tcW w:w="1149" w:type="dxa"/>
          </w:tcPr>
          <w:p w14:paraId="5AF2F76B" w14:textId="77777777" w:rsidR="007A4861" w:rsidRPr="00BD396F" w:rsidRDefault="007A4861" w:rsidP="00141D29">
            <w:pPr>
              <w:jc w:val="center"/>
            </w:pPr>
          </w:p>
        </w:tc>
      </w:tr>
    </w:tbl>
    <w:p w14:paraId="52EC02C9" w14:textId="77777777" w:rsidR="007A4861" w:rsidRPr="00BD396F" w:rsidRDefault="007A4861" w:rsidP="007A4861">
      <w:pPr>
        <w:rPr>
          <w:rFonts w:ascii="Times New Roman" w:hAnsi="Times New Roman" w:cs="Times New Roman"/>
          <w:b/>
          <w:bCs/>
        </w:rPr>
      </w:pPr>
    </w:p>
    <w:p w14:paraId="4333B568" w14:textId="77777777" w:rsidR="007A4861" w:rsidRPr="00BD396F" w:rsidRDefault="007A4861" w:rsidP="004F1691">
      <w:pPr>
        <w:spacing w:before="120" w:after="160"/>
        <w:jc w:val="both"/>
        <w:rPr>
          <w:rFonts w:ascii="Times New Roman" w:hAnsi="Times New Roman" w:cs="Times New Roman"/>
        </w:rPr>
      </w:pPr>
      <w:r w:rsidRPr="00BD396F">
        <w:rPr>
          <w:rFonts w:ascii="Times New Roman" w:hAnsi="Times New Roman" w:cs="Times New Roman"/>
        </w:rPr>
        <w:t>*P-values derived from the non-parametric Mann-Whitney test. SD, standard deviation; OO, olive oil. Low or high polyphenol OO (1260 ml, total volume) was supplied at the commencement of each 3-week intervention period.</w:t>
      </w:r>
    </w:p>
    <w:p w14:paraId="4831C0F6" w14:textId="37C46EBD" w:rsidR="007A4861" w:rsidRPr="00BD396F" w:rsidRDefault="007A4861" w:rsidP="007A4861">
      <w:pPr>
        <w:spacing w:after="120"/>
        <w:rPr>
          <w:rFonts w:ascii="Times New Roman" w:eastAsia="Times New Roman" w:hAnsi="Times New Roman" w:cs="Times New Roman"/>
          <w:lang w:eastAsia="en-AU"/>
        </w:rPr>
      </w:pPr>
    </w:p>
    <w:p w14:paraId="05D92C8B" w14:textId="778E88D7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322490B9" w14:textId="3FD0E359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4BAE9483" w14:textId="038454DD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06B84BA6" w14:textId="673ADCF8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583C02BD" w14:textId="1141F50A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2A623516" w14:textId="149B462A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23DF8370" w14:textId="50C232C8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45230D5B" w14:textId="6CC428B5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3C5AA0FD" w14:textId="7BDEDFD9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303E9526" w14:textId="6BEC9C75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6F3B238C" w14:textId="4ACF9331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184E96D8" w14:textId="19FDA05B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31FD8C44" w14:textId="66FAD1EF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3F54B7BC" w14:textId="30196F14" w:rsidR="007A4861" w:rsidRPr="00BD396F" w:rsidRDefault="007A4861" w:rsidP="002D74DE">
      <w:pPr>
        <w:spacing w:after="120"/>
        <w:jc w:val="center"/>
        <w:rPr>
          <w:rFonts w:ascii="Times New Roman" w:eastAsia="Times New Roman" w:hAnsi="Times New Roman" w:cs="Times New Roman"/>
          <w:lang w:eastAsia="en-AU"/>
        </w:rPr>
      </w:pPr>
    </w:p>
    <w:p w14:paraId="2EADFFD7" w14:textId="77777777" w:rsidR="004F1691" w:rsidRPr="00BD396F" w:rsidRDefault="004F1691" w:rsidP="007A4861">
      <w:pPr>
        <w:spacing w:after="120"/>
        <w:rPr>
          <w:rFonts w:ascii="Times New Roman" w:eastAsia="Times New Roman" w:hAnsi="Times New Roman" w:cs="Times New Roman"/>
          <w:b/>
          <w:bCs/>
          <w:lang w:eastAsia="en-AU"/>
        </w:rPr>
      </w:pPr>
    </w:p>
    <w:p w14:paraId="3C404D6B" w14:textId="77777777" w:rsidR="004F1691" w:rsidRPr="00BD396F" w:rsidRDefault="004F1691" w:rsidP="007A4861">
      <w:pPr>
        <w:spacing w:after="120"/>
        <w:rPr>
          <w:rFonts w:ascii="Times New Roman" w:eastAsia="Times New Roman" w:hAnsi="Times New Roman" w:cs="Times New Roman"/>
          <w:b/>
          <w:bCs/>
          <w:lang w:eastAsia="en-AU"/>
        </w:rPr>
      </w:pPr>
    </w:p>
    <w:p w14:paraId="3C860CB7" w14:textId="6AC5AB0F" w:rsidR="00A447A4" w:rsidRPr="00BD396F" w:rsidRDefault="007A4861" w:rsidP="007A4861">
      <w:pPr>
        <w:spacing w:after="120"/>
        <w:rPr>
          <w:rFonts w:ascii="Times New Roman" w:eastAsia="Times New Roman" w:hAnsi="Times New Roman" w:cs="Times New Roman"/>
          <w:b/>
          <w:bCs/>
          <w:lang w:eastAsia="en-AU"/>
        </w:rPr>
      </w:pPr>
      <w:r w:rsidRPr="00BD396F">
        <w:rPr>
          <w:rFonts w:ascii="Times New Roman" w:eastAsia="Times New Roman" w:hAnsi="Times New Roman" w:cs="Times New Roman"/>
          <w:b/>
          <w:bCs/>
          <w:lang w:eastAsia="en-AU"/>
        </w:rPr>
        <w:lastRenderedPageBreak/>
        <w:t xml:space="preserve">Supplementary Table 2: </w:t>
      </w:r>
      <w:r w:rsidRPr="00BD396F">
        <w:rPr>
          <w:rFonts w:ascii="Times New Roman" w:eastAsia="Times New Roman" w:hAnsi="Times New Roman" w:cs="Times New Roman"/>
          <w:lang w:eastAsia="en-AU"/>
        </w:rPr>
        <w:t>Food groups high in phenolic content (Phenol Explorer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954"/>
        <w:gridCol w:w="2268"/>
      </w:tblGrid>
      <w:tr w:rsidR="00BD396F" w:rsidRPr="00BD396F" w14:paraId="610854A5" w14:textId="77777777" w:rsidTr="00141D29">
        <w:trPr>
          <w:trHeight w:val="584"/>
        </w:trPr>
        <w:tc>
          <w:tcPr>
            <w:tcW w:w="59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1F6881" w14:textId="77777777" w:rsidR="007A4861" w:rsidRPr="00BD396F" w:rsidRDefault="007A4861" w:rsidP="00141D29">
            <w:pPr>
              <w:rPr>
                <w:b/>
                <w:bCs/>
              </w:rPr>
            </w:pPr>
          </w:p>
          <w:p w14:paraId="2EF90D7B" w14:textId="77777777" w:rsidR="007A4861" w:rsidRPr="00BD396F" w:rsidRDefault="007A4861" w:rsidP="00141D29">
            <w:pPr>
              <w:rPr>
                <w:b/>
                <w:bCs/>
              </w:rPr>
            </w:pPr>
            <w:r w:rsidRPr="00BD396F">
              <w:rPr>
                <w:b/>
                <w:bCs/>
              </w:rPr>
              <w:t>Food Groups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8701D3" w14:textId="77777777" w:rsidR="007A4861" w:rsidRPr="00BD396F" w:rsidRDefault="007A4861" w:rsidP="00141D29">
            <w:pPr>
              <w:rPr>
                <w:b/>
                <w:bCs/>
              </w:rPr>
            </w:pPr>
          </w:p>
          <w:p w14:paraId="0D5DC2D6" w14:textId="77777777" w:rsidR="007A4861" w:rsidRPr="00BD396F" w:rsidRDefault="007A4861" w:rsidP="00141D29">
            <w:pPr>
              <w:rPr>
                <w:b/>
                <w:bCs/>
              </w:rPr>
            </w:pPr>
            <w:r w:rsidRPr="00BD396F">
              <w:rPr>
                <w:b/>
                <w:bCs/>
              </w:rPr>
              <w:t xml:space="preserve">Phenolic Content (mg/100 </w:t>
            </w:r>
            <w:proofErr w:type="gramStart"/>
            <w:r w:rsidRPr="00BD396F">
              <w:rPr>
                <w:b/>
                <w:bCs/>
              </w:rPr>
              <w:t>mL)*</w:t>
            </w:r>
            <w:proofErr w:type="gramEnd"/>
          </w:p>
        </w:tc>
      </w:tr>
      <w:tr w:rsidR="00BD396F" w:rsidRPr="00BD396F" w14:paraId="54300EF3" w14:textId="77777777" w:rsidTr="00141D29">
        <w:trPr>
          <w:trHeight w:val="332"/>
        </w:trPr>
        <w:tc>
          <w:tcPr>
            <w:tcW w:w="5954" w:type="dxa"/>
            <w:tcBorders>
              <w:left w:val="nil"/>
              <w:bottom w:val="nil"/>
              <w:right w:val="nil"/>
            </w:tcBorders>
          </w:tcPr>
          <w:p w14:paraId="17A43408" w14:textId="77777777" w:rsidR="007A4861" w:rsidRPr="00BD396F" w:rsidRDefault="007A4861" w:rsidP="00141D29">
            <w:pPr>
              <w:rPr>
                <w:b/>
                <w:bCs/>
              </w:rPr>
            </w:pPr>
          </w:p>
          <w:p w14:paraId="116CD493" w14:textId="77777777" w:rsidR="007A4861" w:rsidRPr="00BD396F" w:rsidRDefault="007A4861" w:rsidP="00141D29">
            <w:pPr>
              <w:rPr>
                <w:b/>
                <w:bCs/>
              </w:rPr>
            </w:pPr>
            <w:r w:rsidRPr="00BD396F">
              <w:rPr>
                <w:b/>
                <w:bCs/>
              </w:rPr>
              <w:t>Grains</w:t>
            </w: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</w:tcPr>
          <w:p w14:paraId="1723D1B0" w14:textId="77777777" w:rsidR="007A4861" w:rsidRPr="00BD396F" w:rsidRDefault="007A4861" w:rsidP="00141D29">
            <w:pPr>
              <w:jc w:val="center"/>
            </w:pPr>
          </w:p>
        </w:tc>
      </w:tr>
      <w:tr w:rsidR="00BD396F" w:rsidRPr="00BD396F" w14:paraId="4AA2D502" w14:textId="77777777" w:rsidTr="00141D29">
        <w:trPr>
          <w:trHeight w:val="234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52BA5B17" w14:textId="77777777" w:rsidR="007A4861" w:rsidRPr="00BD396F" w:rsidRDefault="007A4861" w:rsidP="00141D29">
            <w:r w:rsidRPr="00BD396F">
              <w:t>Whole grain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524560E3" w14:textId="77777777" w:rsidR="007A4861" w:rsidRPr="00BD396F" w:rsidRDefault="007A4861" w:rsidP="00141D29">
            <w:pPr>
              <w:jc w:val="center"/>
            </w:pPr>
            <w:r w:rsidRPr="00BD396F">
              <w:t>167.24</w:t>
            </w:r>
          </w:p>
        </w:tc>
      </w:tr>
      <w:tr w:rsidR="00BD396F" w:rsidRPr="00BD396F" w14:paraId="59A4D090" w14:textId="77777777" w:rsidTr="00141D29">
        <w:trPr>
          <w:trHeight w:val="350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63D280D2" w14:textId="77777777" w:rsidR="007A4861" w:rsidRPr="00BD396F" w:rsidRDefault="007A4861" w:rsidP="00141D29">
            <w:r w:rsidRPr="00BD396F">
              <w:t>Refined grain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1DA4E2FD" w14:textId="77777777" w:rsidR="007A4861" w:rsidRPr="00BD396F" w:rsidRDefault="007A4861" w:rsidP="00141D29">
            <w:pPr>
              <w:jc w:val="center"/>
            </w:pPr>
            <w:r w:rsidRPr="00BD396F">
              <w:t>49.18</w:t>
            </w:r>
          </w:p>
        </w:tc>
      </w:tr>
      <w:tr w:rsidR="00BD396F" w:rsidRPr="00BD396F" w14:paraId="646C6CA9" w14:textId="77777777" w:rsidTr="00141D29">
        <w:trPr>
          <w:trHeight w:val="332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22E1F72F" w14:textId="77777777" w:rsidR="007A4861" w:rsidRPr="00BD396F" w:rsidRDefault="007A4861" w:rsidP="00141D29">
            <w:pPr>
              <w:rPr>
                <w:b/>
                <w:bCs/>
              </w:rPr>
            </w:pPr>
            <w:r w:rsidRPr="00BD396F">
              <w:rPr>
                <w:b/>
                <w:bCs/>
              </w:rPr>
              <w:t>Vegetable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51D49BDE" w14:textId="77777777" w:rsidR="007A4861" w:rsidRPr="00BD396F" w:rsidRDefault="007A4861" w:rsidP="00141D29">
            <w:pPr>
              <w:jc w:val="center"/>
            </w:pPr>
          </w:p>
        </w:tc>
      </w:tr>
      <w:tr w:rsidR="00BD396F" w:rsidRPr="00BD396F" w14:paraId="779494CF" w14:textId="77777777" w:rsidTr="00141D29">
        <w:trPr>
          <w:trHeight w:val="261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2E918782" w14:textId="77777777" w:rsidR="007A4861" w:rsidRPr="00BD396F" w:rsidRDefault="007A4861" w:rsidP="00141D29">
            <w:r w:rsidRPr="00BD396F">
              <w:t>Red/orange vegetable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0084039" w14:textId="77777777" w:rsidR="007A4861" w:rsidRPr="00BD396F" w:rsidRDefault="007A4861" w:rsidP="00141D29">
            <w:pPr>
              <w:jc w:val="center"/>
            </w:pPr>
            <w:r w:rsidRPr="00BD396F">
              <w:t>260.71</w:t>
            </w:r>
          </w:p>
        </w:tc>
      </w:tr>
      <w:tr w:rsidR="00BD396F" w:rsidRPr="00BD396F" w14:paraId="476C07C1" w14:textId="77777777" w:rsidTr="00141D29">
        <w:trPr>
          <w:trHeight w:val="342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1A1DBBB1" w14:textId="77777777" w:rsidR="007A4861" w:rsidRPr="00BD396F" w:rsidRDefault="007A4861" w:rsidP="00141D29">
            <w:r w:rsidRPr="00BD396F">
              <w:t>Green vegetable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1B63DC3" w14:textId="77777777" w:rsidR="007A4861" w:rsidRPr="00BD396F" w:rsidRDefault="007A4861" w:rsidP="00141D29">
            <w:pPr>
              <w:jc w:val="center"/>
            </w:pPr>
            <w:r w:rsidRPr="00BD396F">
              <w:t>129.58</w:t>
            </w:r>
          </w:p>
        </w:tc>
      </w:tr>
      <w:tr w:rsidR="00BD396F" w:rsidRPr="00BD396F" w14:paraId="3831B1C7" w14:textId="77777777" w:rsidTr="00141D29">
        <w:trPr>
          <w:trHeight w:val="387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16724D83" w14:textId="77777777" w:rsidR="007A4861" w:rsidRPr="00BD396F" w:rsidRDefault="007A4861" w:rsidP="00141D29">
            <w:r w:rsidRPr="00BD396F">
              <w:t>Other vegetables (white, yellow, pink, black, purple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3A144F44" w14:textId="77777777" w:rsidR="007A4861" w:rsidRPr="00BD396F" w:rsidRDefault="007A4861" w:rsidP="00141D29">
            <w:pPr>
              <w:jc w:val="center"/>
            </w:pPr>
            <w:r w:rsidRPr="00BD396F">
              <w:t>50.19</w:t>
            </w:r>
          </w:p>
        </w:tc>
      </w:tr>
      <w:tr w:rsidR="00BD396F" w:rsidRPr="00BD396F" w14:paraId="02FE577C" w14:textId="77777777" w:rsidTr="00141D29">
        <w:trPr>
          <w:trHeight w:val="332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657E0378" w14:textId="77777777" w:rsidR="007A4861" w:rsidRPr="00BD396F" w:rsidRDefault="007A4861" w:rsidP="00141D29">
            <w:pPr>
              <w:rPr>
                <w:b/>
                <w:bCs/>
              </w:rPr>
            </w:pPr>
            <w:r w:rsidRPr="00BD396F">
              <w:rPr>
                <w:b/>
                <w:bCs/>
              </w:rPr>
              <w:t>Fruit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E580D2E" w14:textId="77777777" w:rsidR="007A4861" w:rsidRPr="00BD396F" w:rsidRDefault="007A4861" w:rsidP="00141D29">
            <w:pPr>
              <w:jc w:val="center"/>
            </w:pPr>
          </w:p>
        </w:tc>
      </w:tr>
      <w:tr w:rsidR="00BD396F" w:rsidRPr="00BD396F" w14:paraId="542CB992" w14:textId="77777777" w:rsidTr="00141D29">
        <w:trPr>
          <w:trHeight w:val="368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726EE53E" w14:textId="77777777" w:rsidR="007A4861" w:rsidRPr="00BD396F" w:rsidRDefault="007A4861" w:rsidP="00141D29">
            <w:r w:rsidRPr="00BD396F">
              <w:t>Citrus/berrie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35D7A62" w14:textId="77777777" w:rsidR="007A4861" w:rsidRPr="00BD396F" w:rsidRDefault="007A4861" w:rsidP="00141D29">
            <w:pPr>
              <w:jc w:val="center"/>
            </w:pPr>
            <w:r w:rsidRPr="00BD396F">
              <w:t>16.51</w:t>
            </w:r>
          </w:p>
        </w:tc>
      </w:tr>
      <w:tr w:rsidR="00BD396F" w:rsidRPr="00BD396F" w14:paraId="5DE33128" w14:textId="77777777" w:rsidTr="00141D29">
        <w:trPr>
          <w:trHeight w:val="332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52D80A2D" w14:textId="77777777" w:rsidR="007A4861" w:rsidRPr="00BD396F" w:rsidRDefault="007A4861" w:rsidP="00141D29">
            <w:pPr>
              <w:rPr>
                <w:b/>
                <w:bCs/>
              </w:rPr>
            </w:pPr>
            <w:r w:rsidRPr="00BD396F">
              <w:rPr>
                <w:b/>
                <w:bCs/>
              </w:rPr>
              <w:t>Legume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450B4F04" w14:textId="77777777" w:rsidR="007A4861" w:rsidRPr="00BD396F" w:rsidRDefault="007A4861" w:rsidP="00141D29">
            <w:pPr>
              <w:jc w:val="center"/>
            </w:pPr>
          </w:p>
        </w:tc>
      </w:tr>
      <w:tr w:rsidR="00BD396F" w:rsidRPr="00BD396F" w14:paraId="1392009E" w14:textId="77777777" w:rsidTr="00141D29">
        <w:trPr>
          <w:trHeight w:val="368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6FE1AA2A" w14:textId="77777777" w:rsidR="007A4861" w:rsidRPr="00BD396F" w:rsidRDefault="007A4861" w:rsidP="00141D29">
            <w:r w:rsidRPr="00BD396F">
              <w:t>Lentils, chickpeas, bean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3F49F6E8" w14:textId="77777777" w:rsidR="007A4861" w:rsidRPr="00BD396F" w:rsidRDefault="007A4861" w:rsidP="00141D29">
            <w:pPr>
              <w:jc w:val="center"/>
            </w:pPr>
            <w:r w:rsidRPr="00BD396F">
              <w:t>114.92</w:t>
            </w:r>
          </w:p>
        </w:tc>
      </w:tr>
      <w:tr w:rsidR="00BD396F" w:rsidRPr="00BD396F" w14:paraId="4C6F2C5F" w14:textId="77777777" w:rsidTr="00141D29">
        <w:trPr>
          <w:trHeight w:val="368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632E7B2C" w14:textId="77777777" w:rsidR="007A4861" w:rsidRPr="00BD396F" w:rsidRDefault="007A4861" w:rsidP="00141D29">
            <w:pPr>
              <w:rPr>
                <w:b/>
                <w:bCs/>
              </w:rPr>
            </w:pPr>
            <w:r w:rsidRPr="00BD396F">
              <w:rPr>
                <w:b/>
                <w:bCs/>
              </w:rPr>
              <w:t>Nut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93835A8" w14:textId="77777777" w:rsidR="007A4861" w:rsidRPr="00BD396F" w:rsidRDefault="007A4861" w:rsidP="00141D29">
            <w:pPr>
              <w:jc w:val="center"/>
            </w:pPr>
          </w:p>
        </w:tc>
      </w:tr>
      <w:tr w:rsidR="00BD396F" w:rsidRPr="00BD396F" w14:paraId="3AE5E08A" w14:textId="77777777" w:rsidTr="00141D29">
        <w:trPr>
          <w:trHeight w:val="378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60061725" w14:textId="77777777" w:rsidR="007A4861" w:rsidRPr="00BD396F" w:rsidRDefault="007A4861" w:rsidP="00141D29">
            <w:r w:rsidRPr="00BD396F">
              <w:t>Almonds, peanuts, walnuts, macadamia, pines, pistachio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64B2D017" w14:textId="77777777" w:rsidR="007A4861" w:rsidRPr="00BD396F" w:rsidRDefault="007A4861" w:rsidP="00141D29">
            <w:pPr>
              <w:jc w:val="center"/>
            </w:pPr>
            <w:r w:rsidRPr="00BD396F">
              <w:t>44.83</w:t>
            </w:r>
          </w:p>
        </w:tc>
      </w:tr>
      <w:tr w:rsidR="00BD396F" w:rsidRPr="00BD396F" w14:paraId="2531C457" w14:textId="77777777" w:rsidTr="00141D29">
        <w:trPr>
          <w:trHeight w:val="332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1FE3F456" w14:textId="77777777" w:rsidR="007A4861" w:rsidRPr="00BD396F" w:rsidRDefault="007A4861" w:rsidP="00141D29">
            <w:pPr>
              <w:rPr>
                <w:b/>
                <w:bCs/>
              </w:rPr>
            </w:pPr>
            <w:r w:rsidRPr="00BD396F">
              <w:rPr>
                <w:b/>
                <w:bCs/>
              </w:rPr>
              <w:t>Oil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72157CB" w14:textId="77777777" w:rsidR="007A4861" w:rsidRPr="00BD396F" w:rsidRDefault="007A4861" w:rsidP="00141D29">
            <w:pPr>
              <w:jc w:val="center"/>
            </w:pPr>
          </w:p>
        </w:tc>
      </w:tr>
      <w:tr w:rsidR="00BD396F" w:rsidRPr="00BD396F" w14:paraId="4FDBB216" w14:textId="77777777" w:rsidTr="00141D29">
        <w:trPr>
          <w:trHeight w:val="368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0145FCED" w14:textId="77777777" w:rsidR="007A4861" w:rsidRPr="00BD396F" w:rsidRDefault="007A4861" w:rsidP="00141D29">
            <w:r w:rsidRPr="00BD396F">
              <w:t>Cereal, vegetable, nut, seed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7504AFDD" w14:textId="77777777" w:rsidR="007A4861" w:rsidRPr="00BD396F" w:rsidRDefault="007A4861" w:rsidP="00141D29">
            <w:pPr>
              <w:jc w:val="center"/>
            </w:pPr>
            <w:r w:rsidRPr="00BD396F">
              <w:t>21.10</w:t>
            </w:r>
          </w:p>
        </w:tc>
      </w:tr>
      <w:tr w:rsidR="00BD396F" w:rsidRPr="00BD396F" w14:paraId="0D2CF9B8" w14:textId="77777777" w:rsidTr="00141D29">
        <w:trPr>
          <w:trHeight w:val="332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3A4BE4A9" w14:textId="77777777" w:rsidR="007A4861" w:rsidRPr="00BD396F" w:rsidRDefault="007A4861" w:rsidP="00141D29">
            <w:pPr>
              <w:rPr>
                <w:b/>
                <w:bCs/>
              </w:rPr>
            </w:pPr>
            <w:r w:rsidRPr="00BD396F">
              <w:rPr>
                <w:b/>
                <w:bCs/>
              </w:rPr>
              <w:t>Beverage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C900C1A" w14:textId="77777777" w:rsidR="007A4861" w:rsidRPr="00BD396F" w:rsidRDefault="007A4861" w:rsidP="00141D29">
            <w:pPr>
              <w:jc w:val="center"/>
            </w:pPr>
          </w:p>
        </w:tc>
      </w:tr>
      <w:tr w:rsidR="00BD396F" w:rsidRPr="00BD396F" w14:paraId="78FE712F" w14:textId="77777777" w:rsidTr="00141D29">
        <w:trPr>
          <w:trHeight w:val="306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1174CB22" w14:textId="77777777" w:rsidR="007A4861" w:rsidRPr="00BD396F" w:rsidRDefault="007A4861" w:rsidP="00141D29">
            <w:r w:rsidRPr="00BD396F">
              <w:t>Coffe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48A18F2C" w14:textId="77777777" w:rsidR="007A4861" w:rsidRPr="00BD396F" w:rsidRDefault="007A4861" w:rsidP="00141D29">
            <w:pPr>
              <w:jc w:val="center"/>
            </w:pPr>
            <w:r w:rsidRPr="00BD396F">
              <w:t>14.85</w:t>
            </w:r>
          </w:p>
        </w:tc>
      </w:tr>
      <w:tr w:rsidR="00BD396F" w:rsidRPr="00BD396F" w14:paraId="10059D0D" w14:textId="77777777" w:rsidTr="00141D29">
        <w:trPr>
          <w:trHeight w:val="279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54490EFC" w14:textId="77777777" w:rsidR="007A4861" w:rsidRPr="00BD396F" w:rsidRDefault="007A4861" w:rsidP="00141D29">
            <w:r w:rsidRPr="00BD396F">
              <w:t>Fruit Juic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11D0BD94" w14:textId="77777777" w:rsidR="007A4861" w:rsidRPr="00BD396F" w:rsidRDefault="007A4861" w:rsidP="00141D29">
            <w:pPr>
              <w:jc w:val="center"/>
            </w:pPr>
            <w:r w:rsidRPr="00BD396F">
              <w:t>6.98</w:t>
            </w:r>
          </w:p>
        </w:tc>
      </w:tr>
      <w:tr w:rsidR="00BD396F" w:rsidRPr="00BD396F" w14:paraId="0F3601B5" w14:textId="77777777" w:rsidTr="00141D29">
        <w:trPr>
          <w:trHeight w:val="270"/>
        </w:trPr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4266BDBC" w14:textId="77777777" w:rsidR="007A4861" w:rsidRPr="00BD396F" w:rsidRDefault="007A4861" w:rsidP="00141D29">
            <w:r w:rsidRPr="00BD396F">
              <w:t>Tea Infusion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7A89B01B" w14:textId="77777777" w:rsidR="007A4861" w:rsidRPr="00BD396F" w:rsidRDefault="007A4861" w:rsidP="00141D29">
            <w:pPr>
              <w:jc w:val="center"/>
            </w:pPr>
            <w:r w:rsidRPr="00BD396F">
              <w:t>3.14</w:t>
            </w:r>
          </w:p>
        </w:tc>
      </w:tr>
      <w:tr w:rsidR="007A4861" w:rsidRPr="00BD396F" w14:paraId="1284B8F6" w14:textId="77777777" w:rsidTr="00141D29">
        <w:trPr>
          <w:trHeight w:val="413"/>
        </w:trPr>
        <w:tc>
          <w:tcPr>
            <w:tcW w:w="595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EC4702" w14:textId="77777777" w:rsidR="007A4861" w:rsidRPr="00BD396F" w:rsidRDefault="007A4861" w:rsidP="00141D29">
            <w:r w:rsidRPr="00BD396F">
              <w:t>Alcoholic drinks (wine, beer, spirit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6CF1CA" w14:textId="77777777" w:rsidR="007A4861" w:rsidRPr="00BD396F" w:rsidRDefault="007A4861" w:rsidP="00141D29">
            <w:pPr>
              <w:jc w:val="center"/>
            </w:pPr>
            <w:r w:rsidRPr="00BD396F">
              <w:t>1.01</w:t>
            </w:r>
          </w:p>
        </w:tc>
      </w:tr>
    </w:tbl>
    <w:p w14:paraId="7F470CD3" w14:textId="77777777" w:rsidR="00A447A4" w:rsidRPr="00BD396F" w:rsidRDefault="00A447A4" w:rsidP="00110A15">
      <w:pPr>
        <w:spacing w:before="120"/>
        <w:jc w:val="both"/>
        <w:rPr>
          <w:rFonts w:cstheme="minorHAnsi"/>
        </w:rPr>
      </w:pPr>
    </w:p>
    <w:p w14:paraId="3734331B" w14:textId="77777777" w:rsidR="007A4861" w:rsidRPr="00BD396F" w:rsidRDefault="007A4861" w:rsidP="007A4861">
      <w:pPr>
        <w:jc w:val="both"/>
        <w:rPr>
          <w:rFonts w:ascii="Times New Roman" w:eastAsia="Times New Roman" w:hAnsi="Times New Roman" w:cs="Times New Roman"/>
          <w:lang w:eastAsia="en-AU"/>
        </w:rPr>
      </w:pPr>
      <w:r w:rsidRPr="00BD396F">
        <w:rPr>
          <w:rFonts w:ascii="Times New Roman" w:hAnsi="Times New Roman" w:cs="Times New Roman"/>
        </w:rPr>
        <w:t>*</w:t>
      </w:r>
      <w:r w:rsidRPr="00BD396F">
        <w:rPr>
          <w:rFonts w:ascii="Times New Roman" w:eastAsia="Times New Roman" w:hAnsi="Times New Roman" w:cs="Times New Roman"/>
          <w:lang w:eastAsia="en-AU"/>
        </w:rPr>
        <w:t xml:space="preserve"> Data related to food groups high in phenolic content (</w:t>
      </w:r>
      <w:r w:rsidRPr="00BD396F">
        <w:rPr>
          <w:rFonts w:ascii="Times New Roman" w:hAnsi="Times New Roman" w:cs="Times New Roman"/>
        </w:rPr>
        <w:t>flavonoids, lignans, polyphenols, other polyphenols, stilbenes)</w:t>
      </w:r>
      <w:r w:rsidRPr="00BD396F">
        <w:rPr>
          <w:rFonts w:ascii="Times New Roman" w:eastAsia="Times New Roman" w:hAnsi="Times New Roman" w:cs="Times New Roman"/>
          <w:lang w:eastAsia="en-AU"/>
        </w:rPr>
        <w:t xml:space="preserve"> that participants consumed during the intervention, were extracted from </w:t>
      </w:r>
      <w:proofErr w:type="spellStart"/>
      <w:r w:rsidRPr="00BD396F">
        <w:rPr>
          <w:rFonts w:ascii="Times New Roman" w:eastAsia="Times New Roman" w:hAnsi="Times New Roman" w:cs="Times New Roman"/>
          <w:lang w:eastAsia="en-AU"/>
        </w:rPr>
        <w:t>FoodWorks</w:t>
      </w:r>
      <w:proofErr w:type="spellEnd"/>
      <w:r w:rsidRPr="00BD396F">
        <w:rPr>
          <w:rFonts w:ascii="Times New Roman" w:eastAsia="Times New Roman" w:hAnsi="Times New Roman" w:cs="Times New Roman"/>
          <w:lang w:eastAsia="en-AU"/>
        </w:rPr>
        <w:t xml:space="preserve"> nutritional analysis software. Phenol-explorer </w:t>
      </w:r>
      <w:r w:rsidRPr="00BD396F">
        <w:rPr>
          <w:rFonts w:ascii="Times New Roman" w:eastAsia="Times New Roman" w:hAnsi="Times New Roman" w:cs="Times New Roman"/>
          <w:lang w:eastAsia="en-AU"/>
        </w:rPr>
        <w:fldChar w:fldCharType="begin">
          <w:fldData xml:space="preserve">PEVuZE5vdGU+PENpdGU+PEF1dGhvcj5Sb3Rod2VsbDwvQXV0aG9yPjxZZWFyPjIwMTM8L1llYXI+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</w:fldData>
        </w:fldChar>
      </w:r>
      <w:r w:rsidRPr="00BD396F">
        <w:rPr>
          <w:rFonts w:ascii="Times New Roman" w:eastAsia="Times New Roman" w:hAnsi="Times New Roman" w:cs="Times New Roman"/>
          <w:lang w:eastAsia="en-AU"/>
        </w:rPr>
        <w:instrText xml:space="preserve"> ADDIN EN.CITE </w:instrText>
      </w:r>
      <w:r w:rsidRPr="00BD396F">
        <w:rPr>
          <w:rFonts w:ascii="Times New Roman" w:eastAsia="Times New Roman" w:hAnsi="Times New Roman" w:cs="Times New Roman"/>
          <w:lang w:eastAsia="en-AU"/>
        </w:rPr>
        <w:fldChar w:fldCharType="begin">
          <w:fldData xml:space="preserve">PEVuZE5vdGU+PENpdGU+PEF1dGhvcj5Sb3Rod2VsbDwvQXV0aG9yPjxZZWFyPjIwMTM8L1llYXI+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</w:fldData>
        </w:fldChar>
      </w:r>
      <w:r w:rsidRPr="00BD396F">
        <w:rPr>
          <w:rFonts w:ascii="Times New Roman" w:eastAsia="Times New Roman" w:hAnsi="Times New Roman" w:cs="Times New Roman"/>
          <w:lang w:eastAsia="en-AU"/>
        </w:rPr>
        <w:instrText xml:space="preserve"> ADDIN EN.CITE.DATA </w:instrText>
      </w:r>
      <w:r w:rsidRPr="00BD396F">
        <w:rPr>
          <w:rFonts w:ascii="Times New Roman" w:eastAsia="Times New Roman" w:hAnsi="Times New Roman" w:cs="Times New Roman"/>
          <w:lang w:eastAsia="en-AU"/>
        </w:rPr>
      </w:r>
      <w:r w:rsidRPr="00BD396F">
        <w:rPr>
          <w:rFonts w:ascii="Times New Roman" w:eastAsia="Times New Roman" w:hAnsi="Times New Roman" w:cs="Times New Roman"/>
          <w:lang w:eastAsia="en-AU"/>
        </w:rPr>
        <w:fldChar w:fldCharType="end"/>
      </w:r>
      <w:r w:rsidRPr="00BD396F">
        <w:rPr>
          <w:rFonts w:ascii="Times New Roman" w:eastAsia="Times New Roman" w:hAnsi="Times New Roman" w:cs="Times New Roman"/>
          <w:lang w:eastAsia="en-AU"/>
        </w:rPr>
      </w:r>
      <w:r w:rsidRPr="00BD396F">
        <w:rPr>
          <w:rFonts w:ascii="Times New Roman" w:eastAsia="Times New Roman" w:hAnsi="Times New Roman" w:cs="Times New Roman"/>
          <w:lang w:eastAsia="en-AU"/>
        </w:rPr>
        <w:fldChar w:fldCharType="separate"/>
      </w:r>
      <w:r w:rsidRPr="00BD396F">
        <w:rPr>
          <w:rFonts w:ascii="Times New Roman" w:eastAsia="Times New Roman" w:hAnsi="Times New Roman" w:cs="Times New Roman"/>
          <w:noProof/>
          <w:vertAlign w:val="superscript"/>
          <w:lang w:eastAsia="en-AU"/>
        </w:rPr>
        <w:t>(32)</w:t>
      </w:r>
      <w:r w:rsidRPr="00BD396F">
        <w:rPr>
          <w:rFonts w:ascii="Times New Roman" w:eastAsia="Times New Roman" w:hAnsi="Times New Roman" w:cs="Times New Roman"/>
          <w:lang w:eastAsia="en-AU"/>
        </w:rPr>
        <w:fldChar w:fldCharType="end"/>
      </w:r>
      <w:r w:rsidRPr="00BD396F">
        <w:rPr>
          <w:rFonts w:ascii="Times New Roman" w:eastAsia="Times New Roman" w:hAnsi="Times New Roman" w:cs="Times New Roman"/>
          <w:lang w:eastAsia="en-AU"/>
        </w:rPr>
        <w:t xml:space="preserve"> was used to calculate the phenolic content of the above-mentioned food groups and therefore to determine their inclusion </w:t>
      </w:r>
    </w:p>
    <w:p w14:paraId="68995172" w14:textId="77777777" w:rsidR="007A4861" w:rsidRPr="00BD396F" w:rsidRDefault="007A4861" w:rsidP="007A4861">
      <w:pPr>
        <w:jc w:val="both"/>
        <w:rPr>
          <w:rFonts w:ascii="Times New Roman" w:eastAsia="Times New Roman" w:hAnsi="Times New Roman" w:cs="Times New Roman"/>
          <w:lang w:eastAsia="en-AU"/>
        </w:rPr>
      </w:pPr>
      <w:r w:rsidRPr="00BD396F">
        <w:rPr>
          <w:rFonts w:ascii="Times New Roman" w:eastAsia="Times New Roman" w:hAnsi="Times New Roman" w:cs="Times New Roman"/>
          <w:lang w:eastAsia="en-AU"/>
        </w:rPr>
        <w:t>in the statistical analyses.</w:t>
      </w:r>
    </w:p>
    <w:p w14:paraId="4B36D571" w14:textId="326F9F82" w:rsidR="007A4861" w:rsidRPr="00BD396F" w:rsidRDefault="007A4861" w:rsidP="007A4861">
      <w:pPr>
        <w:rPr>
          <w:rFonts w:cstheme="minorHAnsi"/>
        </w:rPr>
        <w:sectPr w:rsidR="007A4861" w:rsidRPr="00BD396F" w:rsidSect="00BD396F">
          <w:headerReference w:type="default" r:id="rId11"/>
          <w:footerReference w:type="default" r:id="rId12"/>
          <w:headerReference w:type="first" r:id="rId13"/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D517201" w14:textId="77777777" w:rsidR="00166095" w:rsidRPr="00BD396F" w:rsidRDefault="00166095" w:rsidP="009A71C0">
      <w:pPr>
        <w:spacing w:after="120"/>
        <w:rPr>
          <w:rFonts w:ascii="Times New Roman" w:eastAsia="Times New Roman" w:hAnsi="Times New Roman" w:cs="Times New Roman"/>
          <w:b/>
          <w:bCs/>
          <w:lang w:eastAsia="en-AU"/>
        </w:rPr>
      </w:pPr>
    </w:p>
    <w:p w14:paraId="7E2F4634" w14:textId="2931BF74" w:rsidR="00A65FF2" w:rsidRPr="00BD396F" w:rsidRDefault="00F72A75" w:rsidP="00F72A75">
      <w:pPr>
        <w:spacing w:after="120"/>
        <w:rPr>
          <w:rFonts w:ascii="Times New Roman" w:eastAsia="Times New Roman" w:hAnsi="Times New Roman" w:cs="Times New Roman"/>
          <w:lang w:eastAsia="en-AU"/>
        </w:rPr>
      </w:pPr>
      <w:r w:rsidRPr="00BD396F">
        <w:rPr>
          <w:rFonts w:ascii="Times New Roman" w:eastAsia="Times New Roman" w:hAnsi="Times New Roman" w:cs="Times New Roman"/>
          <w:b/>
          <w:bCs/>
          <w:lang w:eastAsia="en-AU"/>
        </w:rPr>
        <w:t xml:space="preserve">Supplementary Table </w:t>
      </w:r>
      <w:r w:rsidR="00315F07" w:rsidRPr="00BD396F">
        <w:rPr>
          <w:rFonts w:ascii="Times New Roman" w:eastAsia="Times New Roman" w:hAnsi="Times New Roman" w:cs="Times New Roman"/>
          <w:b/>
          <w:bCs/>
          <w:lang w:eastAsia="en-AU"/>
        </w:rPr>
        <w:t>3</w:t>
      </w:r>
      <w:r w:rsidRPr="00BD396F">
        <w:rPr>
          <w:rFonts w:ascii="Times New Roman" w:eastAsia="Times New Roman" w:hAnsi="Times New Roman" w:cs="Times New Roman"/>
          <w:b/>
          <w:bCs/>
          <w:lang w:eastAsia="en-AU"/>
        </w:rPr>
        <w:t xml:space="preserve">: </w:t>
      </w:r>
      <w:r w:rsidRPr="00BD396F">
        <w:rPr>
          <w:rFonts w:ascii="Times New Roman" w:eastAsia="Times New Roman" w:hAnsi="Times New Roman" w:cs="Times New Roman"/>
          <w:lang w:eastAsia="en-AU"/>
        </w:rPr>
        <w:t>Effect of Low Polyphenol Olive Oil (OO) vs. High Polyphenol Olive Oil (OO) on dietary</w:t>
      </w:r>
    </w:p>
    <w:p w14:paraId="7A1F7FD1" w14:textId="5F6FD1F5" w:rsidR="00F72A75" w:rsidRPr="00BD396F" w:rsidRDefault="00F72A75" w:rsidP="00F72A75">
      <w:pPr>
        <w:spacing w:after="120"/>
        <w:rPr>
          <w:rFonts w:ascii="Times New Roman" w:eastAsia="Times New Roman" w:hAnsi="Times New Roman" w:cs="Times New Roman"/>
          <w:lang w:eastAsia="en-AU"/>
        </w:rPr>
      </w:pPr>
      <w:r w:rsidRPr="00BD396F">
        <w:rPr>
          <w:rFonts w:ascii="Times New Roman" w:eastAsia="Times New Roman" w:hAnsi="Times New Roman" w:cs="Times New Roman"/>
          <w:lang w:eastAsia="en-AU"/>
        </w:rPr>
        <w:t>intake (Food groups)</w:t>
      </w:r>
    </w:p>
    <w:tbl>
      <w:tblPr>
        <w:tblW w:w="11600" w:type="dxa"/>
        <w:tblLook w:val="04A0" w:firstRow="1" w:lastRow="0" w:firstColumn="1" w:lastColumn="0" w:noHBand="0" w:noVBand="1"/>
      </w:tblPr>
      <w:tblGrid>
        <w:gridCol w:w="3510"/>
        <w:gridCol w:w="1440"/>
        <w:gridCol w:w="1800"/>
        <w:gridCol w:w="2700"/>
        <w:gridCol w:w="2150"/>
      </w:tblGrid>
      <w:tr w:rsidR="00BD396F" w:rsidRPr="00BD396F" w14:paraId="6995F163" w14:textId="572EE4F5" w:rsidTr="00A65FF2">
        <w:trPr>
          <w:trHeight w:val="290"/>
        </w:trPr>
        <w:tc>
          <w:tcPr>
            <w:tcW w:w="35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E208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Dietary intake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303B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 xml:space="preserve">Baseline 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20BB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 xml:space="preserve">Follow-up 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8914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Change (Time-effect)</w:t>
            </w:r>
          </w:p>
        </w:tc>
        <w:tc>
          <w:tcPr>
            <w:tcW w:w="21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AE95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 xml:space="preserve">Treatment*time interaction </w:t>
            </w:r>
          </w:p>
        </w:tc>
      </w:tr>
      <w:tr w:rsidR="00BD396F" w:rsidRPr="00BD396F" w14:paraId="4F1E65E9" w14:textId="7215D034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5A53C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4DF4C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  <w:lang w:val="en-AU"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Mean (SEM)</w:t>
            </w:r>
          </w:p>
          <w:p w14:paraId="55B55D0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BF89E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  <w:lang w:val="en-AU"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Mean (SEM)</w:t>
            </w:r>
          </w:p>
          <w:p w14:paraId="34191B2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33C3F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  <w:lang w:val="en-AU"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 xml:space="preserve"> (95% CI)</w:t>
            </w:r>
          </w:p>
          <w:p w14:paraId="56F2C7C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E71BB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(p-value)</w:t>
            </w:r>
          </w:p>
        </w:tc>
      </w:tr>
      <w:tr w:rsidR="00BD396F" w:rsidRPr="00BD396F" w14:paraId="102F7AD8" w14:textId="086A1641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88B3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 xml:space="preserve">Grains (Serves)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1823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D4B8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741D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5245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0245DB5B" w14:textId="7CC22723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8592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11F3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7.2 (0.5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71F9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7.2 (0.5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5223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5 (-0.9 to 1.0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E001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811†</w:t>
            </w:r>
          </w:p>
        </w:tc>
      </w:tr>
      <w:tr w:rsidR="00BD396F" w:rsidRPr="00BD396F" w14:paraId="5504DEC4" w14:textId="3E120B4B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CEE9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A5AC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7.5 (0.5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A0E3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7.4 (0.5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0201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-0.1 (-1.1 to 0.9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C9AA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2B4A807E" w14:textId="1809034E" w:rsidTr="00A65FF2">
        <w:trPr>
          <w:trHeight w:val="351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2DB9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F409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58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EC48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796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6C57C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320B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5EB81458" w14:textId="27F8C2E6" w:rsidTr="00A65FF2">
        <w:trPr>
          <w:trHeight w:val="369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0393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 xml:space="preserve">Refined Grains (Serves)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FCBD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C07A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E072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6391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016AA3B5" w14:textId="0124DAF0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165C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AA67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4.1 (0.4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1D46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4.1 (0.4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EB98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 (-0.9 to 0.8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053C7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931†</w:t>
            </w:r>
          </w:p>
        </w:tc>
      </w:tr>
      <w:tr w:rsidR="00BD396F" w:rsidRPr="00BD396F" w14:paraId="031521B5" w14:textId="06FBCF6A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719E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8B41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4.4 (0.4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1D5A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4.3 (0.4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E7F2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-0.1 (-0.9 to 0.7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19F9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50066B30" w14:textId="72505F36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ABDC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018E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6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8F01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679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FCB2C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22A8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296A8E2D" w14:textId="3E9BB88A" w:rsidTr="00A65FF2">
        <w:trPr>
          <w:trHeight w:val="378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AEAB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 xml:space="preserve">Whole Grains (Serves)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BB6B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C64F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A283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52FE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017BF6D1" w14:textId="5996DF72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D1A1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F5BC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3.1 (0.3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0660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3.2 (0.4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66C0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 (-0.4 to 0.8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A90A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63‡</w:t>
            </w:r>
          </w:p>
        </w:tc>
      </w:tr>
      <w:tr w:rsidR="00BD396F" w:rsidRPr="00BD396F" w14:paraId="529C5030" w14:textId="7BC81B38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8607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A1D2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3.1 (0.3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C8D8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3.1 (0.4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DA8D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 (-0.6 to 0.6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225A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1044EAF2" w14:textId="1D55A916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D225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A784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9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64457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462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8AF0C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0395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50243F45" w14:textId="1B7891D6" w:rsidTr="00A65FF2">
        <w:trPr>
          <w:trHeight w:val="396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5F0B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Fruits (Serves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FD20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8351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8E31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D6E7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049784E1" w14:textId="62CFD2D2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C2B1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CB4F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.3 (1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8463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.4 (1.1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BADC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 (-0.2 to 0.3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6DC2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431‡</w:t>
            </w:r>
          </w:p>
        </w:tc>
      </w:tr>
      <w:tr w:rsidR="00BD396F" w:rsidRPr="00BD396F" w14:paraId="6605D2EA" w14:textId="3F73E77B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169A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E20A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.6 (1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868D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.5 (1.1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B9BD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-0.1 (-0.3 to 0.2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71BE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13CD654F" w14:textId="3CF27E3B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95A2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4BA1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21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43DC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642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3D0D1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EB89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253F17E7" w14:textId="6CFD2203" w:rsidTr="00A65FF2">
        <w:trPr>
          <w:trHeight w:val="414"/>
        </w:trPr>
        <w:tc>
          <w:tcPr>
            <w:tcW w:w="49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44E5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Citrus/melons/berries (Serves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EDDE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4203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4BF6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0327FC08" w14:textId="72B0AE4D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4B1B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2872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 (0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8D76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 (0.0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CCB8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 (-0.1 to 0.1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8176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855‡</w:t>
            </w:r>
          </w:p>
        </w:tc>
      </w:tr>
      <w:tr w:rsidR="00BD396F" w:rsidRPr="00BD396F" w14:paraId="6326E87E" w14:textId="22C001AC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C786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2E0E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 (0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BE41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 (0.0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9900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 (-0.1 to 0.1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768A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7E4900B7" w14:textId="38B3F600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2267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A139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2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DA34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21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EA3F4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49F8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7E8FA8DC" w14:textId="1311CBE9" w:rsidTr="00A65FF2">
        <w:trPr>
          <w:trHeight w:val="378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D644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Fruit juice (Serves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D55C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1A16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9663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2897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350509DB" w14:textId="1F0FC86A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E06F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lastRenderedPageBreak/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D31A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 (0.0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7A9C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 (0.0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9927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 (-0.1 to 0.1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477C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967‡</w:t>
            </w:r>
          </w:p>
        </w:tc>
      </w:tr>
      <w:tr w:rsidR="00BD396F" w:rsidRPr="00BD396F" w14:paraId="242A9D5D" w14:textId="3EEA76F2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7DF3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C0857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 (0.0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8E20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2 (0.0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2DF2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 (-0.1 to 0.2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7F47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6EDF1F99" w14:textId="6ECFE225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3BB0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A9E8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7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0C0F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99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6A8DB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8A21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5BF8827D" w14:textId="390798DC" w:rsidTr="00A65FF2">
        <w:trPr>
          <w:trHeight w:val="396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C293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Vegetables (Serves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60DE7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0387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3725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5E61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46B1F6A7" w14:textId="20684233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2E93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99F1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4.1 (0.3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8694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4.2 (0.5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CA12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 (-1.0 to 1.2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F9B3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635‡</w:t>
            </w:r>
          </w:p>
        </w:tc>
      </w:tr>
      <w:tr w:rsidR="00BD396F" w:rsidRPr="00BD396F" w14:paraId="1E589159" w14:textId="4F3A924D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039B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2DB2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4.1 (0.5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F21F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4.8 (0.5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5F72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7 (-0.4 to 1.8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7CD37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0AD4CD94" w14:textId="36C41CB8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CB90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430F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92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8511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61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CEBB9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C13E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4A36B13B" w14:textId="4FD76E3A" w:rsidTr="00A65FF2">
        <w:trPr>
          <w:trHeight w:val="387"/>
        </w:trPr>
        <w:tc>
          <w:tcPr>
            <w:tcW w:w="49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F6AE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Dark Green Vegetables (Serves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3F17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4014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1FBD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403F57A1" w14:textId="0ED85DFF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A0DA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9DA97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5 (0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3AB6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7 (0.2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41C8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2 (-0.2 to 0.6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7867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94‡</w:t>
            </w:r>
          </w:p>
        </w:tc>
      </w:tr>
      <w:tr w:rsidR="00BD396F" w:rsidRPr="00BD396F" w14:paraId="0EF3A362" w14:textId="64788470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19CB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71C6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5 (0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8C30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9 (0.2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DCA5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4 (0.0 to 0.8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74DE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14EC43D4" w14:textId="784AD5F7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F96A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288E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48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A439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686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074A9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8720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68B35AA0" w14:textId="0C17AA70" w:rsidTr="00A65FF2">
        <w:trPr>
          <w:trHeight w:val="396"/>
        </w:trPr>
        <w:tc>
          <w:tcPr>
            <w:tcW w:w="49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2CD1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Red/orange vegetables (Serves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2EA9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E404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5B2A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1AA38C3F" w14:textId="67BD997A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8A18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9F6D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.3 (0.2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E4E9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.2 (0.2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91C0C" w14:textId="3C88A411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-0.1 (-0.6 to 0.4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5A62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03‡</w:t>
            </w:r>
          </w:p>
        </w:tc>
      </w:tr>
      <w:tr w:rsidR="00BD396F" w:rsidRPr="00BD396F" w14:paraId="4EA6F9CE" w14:textId="186959A7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8063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2F75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.2 (0.2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8C25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.6 (0.2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5553C" w14:textId="6E5CC70B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4 (-0.1 to 0.8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3A46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2DA8DEF2" w14:textId="00588FD8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A2D5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B980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69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47B4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78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AC6E9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DAA3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7C0E31EC" w14:textId="58E7A8AD" w:rsidTr="00A65FF2">
        <w:trPr>
          <w:trHeight w:val="387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DBC4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Legumes (Serves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C21B7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65F5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4822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2853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7637320D" w14:textId="3B33594C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E36D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B167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5 (0.2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8F7A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5 (0.2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2364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 (-0.3 to 0.4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A50B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544‡</w:t>
            </w:r>
          </w:p>
        </w:tc>
      </w:tr>
      <w:tr w:rsidR="00BD396F" w:rsidRPr="00BD396F" w14:paraId="37FD7A3C" w14:textId="0328A13C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8180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FAA5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5 (0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618C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5 (0.1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26AD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-0.1 (-0.4 to 0.3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9389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666C94FE" w14:textId="6EFA26BF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7272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64827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71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AEE7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739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B0D17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21E9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695355A4" w14:textId="2ADE463C" w:rsidTr="00A65FF2">
        <w:trPr>
          <w:trHeight w:val="387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CC41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Nuts/Seeds (Serves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A9A5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EDCB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4F57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9086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5DC772FA" w14:textId="55AF4666" w:rsidTr="00A65FF2">
        <w:trPr>
          <w:cantSplit/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95DB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C962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6 (0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97F9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6 (0.1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0450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 (-0.2 to 0.3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6005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33‡</w:t>
            </w:r>
          </w:p>
        </w:tc>
      </w:tr>
      <w:tr w:rsidR="00BD396F" w:rsidRPr="00BD396F" w14:paraId="16B4368B" w14:textId="194C078B" w:rsidTr="00A65FF2">
        <w:trPr>
          <w:cantSplit/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2C03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46D7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7 (0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97C7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7 (0.1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917E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 (-0.3 to 0.2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6F2F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076DCA42" w14:textId="43F9281F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D1E2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BA09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2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C2DC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992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3EC60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FFF9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238EB83C" w14:textId="53BF1FC1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4FDA7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Soy Products (Serves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3A19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A36D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6463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0BF1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1503C70A" w14:textId="45E68929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E8D1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7AD8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 (0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81B4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 (0.0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A944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 (-0.1 to 0.1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872A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444‡</w:t>
            </w:r>
          </w:p>
        </w:tc>
      </w:tr>
      <w:tr w:rsidR="00BD396F" w:rsidRPr="00BD396F" w14:paraId="0C56B28F" w14:textId="3D368C30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7980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05D1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 (0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05B0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1 (0.0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0F84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0 (-0.1 to 0.1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29D3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67416993" w14:textId="179247B2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CCE6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7E11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25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34A3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797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3A494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DB83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3AD6CEBF" w14:textId="47015F10" w:rsidTr="00A65FF2">
        <w:trPr>
          <w:trHeight w:val="36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C2AC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Oil (tsp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30B1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D143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CADC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2E56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15F37724" w14:textId="004A00E7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64FA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B74F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9.1 (0.6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30EC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9.7 (0.7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9F8F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10.6 (9.3 to 12.0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05F4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589†</w:t>
            </w:r>
          </w:p>
        </w:tc>
      </w:tr>
      <w:tr w:rsidR="00BD396F" w:rsidRPr="00BD396F" w14:paraId="3F975CA3" w14:textId="062E4F21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E65D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lastRenderedPageBreak/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5A0B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0.0 (0.7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2EAB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20.1 (0.7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23ED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10.1 (8.8 to 11.4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1EDA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69DE9819" w14:textId="53B6C8A7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9B6F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C6B0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33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2FB2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703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AF56B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5DE5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791219E5" w14:textId="1C22983F" w:rsidTr="00A65FF2">
        <w:trPr>
          <w:trHeight w:val="369"/>
        </w:trPr>
        <w:tc>
          <w:tcPr>
            <w:tcW w:w="49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DECA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>Alcoholic drinks (stand. drinks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C4F8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4DDB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A9B3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78E4A3E7" w14:textId="3347F68B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862D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5E87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.1 (0.4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3125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5 (0.2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26A0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-0.5 (-1.4 to 0.4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AFFD0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774‡</w:t>
            </w:r>
          </w:p>
        </w:tc>
      </w:tr>
      <w:tr w:rsidR="00BD396F" w:rsidRPr="00BD396F" w14:paraId="0C2F1FFB" w14:textId="73A8A9C1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0D0D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8FF74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6 (0.4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CF14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8 (0.2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0754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2 (-0.7 to 1.0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0DC4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2D0A8B20" w14:textId="6B49EA27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A9CA8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87C8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92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EE47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84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EBE4E" w14:textId="77777777" w:rsidR="00A65FF2" w:rsidRPr="00BD396F" w:rsidRDefault="00A65FF2" w:rsidP="00871622">
            <w:pPr>
              <w:jc w:val="right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7AED2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60D829A5" w14:textId="15EFAFAF" w:rsidTr="00A65FF2">
        <w:trPr>
          <w:trHeight w:val="405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8267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BD396F">
              <w:rPr>
                <w:rFonts w:ascii="Times New Roman" w:eastAsia="Times New Roman" w:hAnsi="Times New Roman" w:cs="Times New Roman"/>
                <w:b/>
                <w:bCs/>
                <w:lang w:val="en-AU"/>
              </w:rPr>
              <w:t xml:space="preserve">Caffeine intake (mg/day)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9576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B345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45F6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CABD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BD396F" w:rsidRPr="00BD396F" w14:paraId="63B1D11D" w14:textId="3DA5B82B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28C09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Low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32117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99.4 (54.1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957C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82.0 (35.6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A5B9E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-17.4 (-122.3 to 87.6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997C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612†</w:t>
            </w:r>
          </w:p>
        </w:tc>
      </w:tr>
      <w:tr w:rsidR="00BD396F" w:rsidRPr="00BD396F" w14:paraId="3A2C2F98" w14:textId="198DAB82" w:rsidTr="00A65FF2">
        <w:trPr>
          <w:trHeight w:val="29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03B8C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High Polyphenol OO (n=50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946EB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242.8 (56.0)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2962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186.7 (36.8)</w:t>
            </w: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6A4CA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-56.1 (-164.6 to 52.5)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CBEAF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A65FF2" w:rsidRPr="00BD396F" w14:paraId="2AD7D151" w14:textId="54B5E25D" w:rsidTr="00C11DEA">
        <w:trPr>
          <w:trHeight w:val="162"/>
        </w:trPr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2AA2E6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 xml:space="preserve"> Treatment*effect p-value 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B832BD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578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7F46B1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0.92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C7B975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 </w:t>
            </w:r>
          </w:p>
        </w:tc>
        <w:tc>
          <w:tcPr>
            <w:tcW w:w="2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22B073" w14:textId="77777777" w:rsidR="00A65FF2" w:rsidRPr="00BD396F" w:rsidRDefault="00A65FF2" w:rsidP="00871622">
            <w:pPr>
              <w:rPr>
                <w:rFonts w:ascii="Times New Roman" w:eastAsia="Times New Roman" w:hAnsi="Times New Roman" w:cs="Times New Roman"/>
              </w:rPr>
            </w:pPr>
            <w:r w:rsidRPr="00BD396F">
              <w:rPr>
                <w:rFonts w:ascii="Times New Roman" w:eastAsia="Times New Roman" w:hAnsi="Times New Roman" w:cs="Times New Roman"/>
                <w:lang w:val="en-AU"/>
              </w:rPr>
              <w:t> </w:t>
            </w:r>
          </w:p>
        </w:tc>
      </w:tr>
    </w:tbl>
    <w:p w14:paraId="2E26FE61" w14:textId="77777777" w:rsidR="00166095" w:rsidRPr="00BD396F" w:rsidRDefault="00166095" w:rsidP="009A71C0">
      <w:pPr>
        <w:spacing w:after="120"/>
        <w:rPr>
          <w:rFonts w:ascii="Times New Roman" w:eastAsia="Times New Roman" w:hAnsi="Times New Roman" w:cs="Times New Roman"/>
          <w:b/>
          <w:bCs/>
          <w:lang w:eastAsia="en-AU"/>
        </w:rPr>
      </w:pPr>
    </w:p>
    <w:p w14:paraId="2CB818AE" w14:textId="02E9752C" w:rsidR="00ED4D0F" w:rsidRPr="00BD396F" w:rsidRDefault="00E741A5" w:rsidP="00E741A5">
      <w:pPr>
        <w:rPr>
          <w:rFonts w:ascii="Times New Roman" w:hAnsi="Times New Roman" w:cs="Times New Roman"/>
          <w:lang w:val="en-AU"/>
        </w:rPr>
      </w:pPr>
      <w:r w:rsidRPr="00BD396F">
        <w:rPr>
          <w:rFonts w:ascii="Times New Roman" w:hAnsi="Times New Roman" w:cs="Times New Roman"/>
          <w:lang w:val="en-AU"/>
        </w:rPr>
        <w:t xml:space="preserve">All statistical analyses were adjusted for gender and age. Results in bold indicate P &lt;0.05, therefore statistically significant. The normality of the distribution of each food intake variable was examined with the Kolmogorov-Smirnov test.  </w:t>
      </w:r>
    </w:p>
    <w:p w14:paraId="316BA86D" w14:textId="25B8384B" w:rsidR="00ED4D0F" w:rsidRPr="00BD396F" w:rsidRDefault="00E741A5" w:rsidP="00ED4D0F">
      <w:pPr>
        <w:rPr>
          <w:rFonts w:ascii="Times New Roman" w:hAnsi="Times New Roman" w:cs="Times New Roman"/>
          <w:lang w:val="en-AU"/>
        </w:rPr>
      </w:pPr>
      <w:r w:rsidRPr="00BD396F">
        <w:rPr>
          <w:rFonts w:ascii="Times New Roman" w:hAnsi="Times New Roman" w:cs="Times New Roman"/>
          <w:lang w:val="en-AU"/>
        </w:rPr>
        <w:t xml:space="preserve"> </w:t>
      </w:r>
      <w:r w:rsidRPr="00BD396F">
        <w:rPr>
          <w:rFonts w:ascii="Times New Roman" w:hAnsi="Times New Roman" w:cs="Times New Roman"/>
          <w:vertAlign w:val="superscript"/>
          <w:lang w:val="en-AU"/>
        </w:rPr>
        <w:t>†</w:t>
      </w:r>
      <w:r w:rsidR="00114573" w:rsidRPr="00BD396F">
        <w:rPr>
          <w:rFonts w:ascii="Times New Roman" w:hAnsi="Times New Roman" w:cs="Times New Roman"/>
          <w:vertAlign w:val="superscript"/>
          <w:lang w:val="en-AU"/>
        </w:rPr>
        <w:t xml:space="preserve"> </w:t>
      </w:r>
      <w:r w:rsidR="008946E9" w:rsidRPr="00BD396F">
        <w:rPr>
          <w:rFonts w:ascii="Times New Roman" w:hAnsi="Times New Roman" w:cs="Times New Roman"/>
          <w:lang w:val="en-AU"/>
        </w:rPr>
        <w:t xml:space="preserve">The statistical test that was used to estimate the treatment effect and treatment*time effect P values </w:t>
      </w:r>
      <w:r w:rsidR="0021089A" w:rsidRPr="00BD396F">
        <w:rPr>
          <w:rFonts w:ascii="Times New Roman" w:hAnsi="Times New Roman" w:cs="Times New Roman"/>
          <w:lang w:val="en-AU"/>
        </w:rPr>
        <w:t xml:space="preserve">on </w:t>
      </w:r>
      <w:r w:rsidRPr="00BD396F">
        <w:rPr>
          <w:rFonts w:ascii="Times New Roman" w:hAnsi="Times New Roman" w:cs="Times New Roman"/>
          <w:lang w:val="en-AU"/>
        </w:rPr>
        <w:t xml:space="preserve">normally distributed data </w:t>
      </w:r>
      <w:r w:rsidR="0021089A" w:rsidRPr="00BD396F">
        <w:rPr>
          <w:rFonts w:ascii="Times New Roman" w:hAnsi="Times New Roman" w:cs="Times New Roman"/>
          <w:lang w:val="en-AU"/>
        </w:rPr>
        <w:t>was</w:t>
      </w:r>
      <w:r w:rsidRPr="00BD396F">
        <w:rPr>
          <w:rFonts w:ascii="Times New Roman" w:hAnsi="Times New Roman" w:cs="Times New Roman"/>
          <w:lang w:val="en-AU"/>
        </w:rPr>
        <w:t xml:space="preserve"> repeated measures ANOVA. </w:t>
      </w:r>
    </w:p>
    <w:p w14:paraId="63657347" w14:textId="77777777" w:rsidR="00E741A5" w:rsidRPr="00BD396F" w:rsidRDefault="00E741A5" w:rsidP="00ED4D0F">
      <w:pPr>
        <w:rPr>
          <w:rFonts w:ascii="Times New Roman" w:hAnsi="Times New Roman" w:cs="Times New Roman"/>
          <w:lang w:val="en-AU"/>
        </w:rPr>
      </w:pPr>
      <w:r w:rsidRPr="00BD396F">
        <w:rPr>
          <w:rFonts w:ascii="Times New Roman" w:hAnsi="Times New Roman" w:cs="Times New Roman"/>
          <w:vertAlign w:val="superscript"/>
          <w:lang w:val="en-AU"/>
        </w:rPr>
        <w:t xml:space="preserve"> ‡</w:t>
      </w:r>
      <w:r w:rsidRPr="00BD396F">
        <w:rPr>
          <w:rFonts w:ascii="Times New Roman" w:hAnsi="Times New Roman" w:cs="Times New Roman"/>
          <w:lang w:val="en-AU"/>
        </w:rPr>
        <w:t xml:space="preserve"> </w:t>
      </w:r>
      <w:r w:rsidR="0021089A" w:rsidRPr="00BD396F">
        <w:rPr>
          <w:rFonts w:ascii="Times New Roman" w:hAnsi="Times New Roman" w:cs="Times New Roman"/>
          <w:lang w:val="en-AU"/>
        </w:rPr>
        <w:t xml:space="preserve">The statistical test that was used to estimate the treatment effect and treatment*time effect P values on </w:t>
      </w:r>
      <w:r w:rsidRPr="00BD396F">
        <w:rPr>
          <w:rFonts w:ascii="Times New Roman" w:hAnsi="Times New Roman" w:cs="Times New Roman"/>
          <w:lang w:val="en-AU"/>
        </w:rPr>
        <w:t>non-normally distributed data w</w:t>
      </w:r>
      <w:r w:rsidR="0021089A" w:rsidRPr="00BD396F">
        <w:rPr>
          <w:rFonts w:ascii="Times New Roman" w:hAnsi="Times New Roman" w:cs="Times New Roman"/>
          <w:lang w:val="en-AU"/>
        </w:rPr>
        <w:t>as</w:t>
      </w:r>
      <w:r w:rsidRPr="00BD396F">
        <w:rPr>
          <w:rFonts w:ascii="Times New Roman" w:hAnsi="Times New Roman" w:cs="Times New Roman"/>
          <w:lang w:val="en-AU"/>
        </w:rPr>
        <w:t xml:space="preserve"> the non-parametric Friedman test for repeated measures</w:t>
      </w:r>
      <w:r w:rsidR="00D1049A" w:rsidRPr="00BD396F">
        <w:rPr>
          <w:rFonts w:ascii="Times New Roman" w:hAnsi="Times New Roman" w:cs="Times New Roman"/>
          <w:lang w:val="en-AU"/>
        </w:rPr>
        <w:t>.</w:t>
      </w:r>
    </w:p>
    <w:p w14:paraId="096BD65F" w14:textId="77777777" w:rsidR="00D57940" w:rsidRPr="00BD396F" w:rsidRDefault="00D57940" w:rsidP="00ED4D0F">
      <w:pPr>
        <w:rPr>
          <w:rFonts w:ascii="Times New Roman" w:hAnsi="Times New Roman" w:cs="Times New Roman"/>
          <w:lang w:val="en-AU"/>
        </w:rPr>
      </w:pPr>
    </w:p>
    <w:p w14:paraId="208EAF8A" w14:textId="77777777" w:rsidR="00D57940" w:rsidRPr="00BD396F" w:rsidRDefault="00D57940" w:rsidP="00ED4D0F">
      <w:pPr>
        <w:rPr>
          <w:rFonts w:ascii="Times New Roman" w:hAnsi="Times New Roman" w:cs="Times New Roman"/>
          <w:lang w:val="en-AU"/>
        </w:rPr>
      </w:pPr>
    </w:p>
    <w:p w14:paraId="677C8173" w14:textId="77777777" w:rsidR="00D57940" w:rsidRPr="00BD396F" w:rsidRDefault="00D57940" w:rsidP="00ED4D0F">
      <w:pPr>
        <w:rPr>
          <w:rFonts w:ascii="Times New Roman" w:hAnsi="Times New Roman" w:cs="Times New Roman"/>
          <w:lang w:val="en-AU"/>
        </w:rPr>
      </w:pPr>
    </w:p>
    <w:p w14:paraId="577C0594" w14:textId="77777777" w:rsidR="00D57940" w:rsidRPr="00BD396F" w:rsidRDefault="00D57940" w:rsidP="00ED4D0F">
      <w:pPr>
        <w:rPr>
          <w:rFonts w:ascii="Times New Roman" w:hAnsi="Times New Roman" w:cs="Times New Roman"/>
          <w:lang w:val="en-AU"/>
        </w:rPr>
      </w:pPr>
    </w:p>
    <w:p w14:paraId="2579DE2A" w14:textId="77777777" w:rsidR="00D57940" w:rsidRPr="00BD396F" w:rsidRDefault="00D57940" w:rsidP="00ED4D0F">
      <w:pPr>
        <w:rPr>
          <w:rFonts w:ascii="Times New Roman" w:hAnsi="Times New Roman" w:cs="Times New Roman"/>
          <w:lang w:val="en-AU"/>
        </w:rPr>
      </w:pPr>
    </w:p>
    <w:p w14:paraId="4B3BA7C0" w14:textId="77777777" w:rsidR="00D57940" w:rsidRPr="00BD396F" w:rsidRDefault="00D57940" w:rsidP="00ED4D0F">
      <w:pPr>
        <w:rPr>
          <w:rFonts w:ascii="Times New Roman" w:hAnsi="Times New Roman" w:cs="Times New Roman"/>
          <w:lang w:val="en-AU"/>
        </w:rPr>
      </w:pPr>
    </w:p>
    <w:p w14:paraId="5EE0134A" w14:textId="77777777" w:rsidR="00D57940" w:rsidRPr="00BD396F" w:rsidRDefault="00D57940" w:rsidP="00ED4D0F">
      <w:pPr>
        <w:rPr>
          <w:rFonts w:ascii="Times New Roman" w:hAnsi="Times New Roman" w:cs="Times New Roman"/>
          <w:lang w:val="en-AU"/>
        </w:rPr>
      </w:pPr>
    </w:p>
    <w:p w14:paraId="1BA12CAA" w14:textId="77777777" w:rsidR="00D57940" w:rsidRPr="00BD396F" w:rsidRDefault="00D57940" w:rsidP="00ED4D0F">
      <w:pPr>
        <w:rPr>
          <w:rFonts w:ascii="Times New Roman" w:hAnsi="Times New Roman" w:cs="Times New Roman"/>
          <w:lang w:val="en-AU"/>
        </w:rPr>
      </w:pPr>
    </w:p>
    <w:p w14:paraId="25E611C1" w14:textId="5A882428" w:rsidR="00D57940" w:rsidRDefault="00D57940" w:rsidP="00ED4D0F">
      <w:pPr>
        <w:rPr>
          <w:rFonts w:ascii="Times New Roman" w:hAnsi="Times New Roman" w:cs="Times New Roman"/>
          <w:lang w:val="en-AU"/>
        </w:rPr>
      </w:pPr>
    </w:p>
    <w:p w14:paraId="33DFF177" w14:textId="313F4164" w:rsidR="00F64867" w:rsidRDefault="00F64867" w:rsidP="00ED4D0F">
      <w:pPr>
        <w:rPr>
          <w:rFonts w:ascii="Times New Roman" w:hAnsi="Times New Roman" w:cs="Times New Roman"/>
          <w:lang w:val="en-AU"/>
        </w:rPr>
      </w:pPr>
    </w:p>
    <w:p w14:paraId="62BC6707" w14:textId="77777777" w:rsidR="00F64867" w:rsidRPr="00BD396F" w:rsidRDefault="00F64867" w:rsidP="00ED4D0F">
      <w:pPr>
        <w:rPr>
          <w:rFonts w:ascii="Times New Roman" w:hAnsi="Times New Roman" w:cs="Times New Roman"/>
          <w:lang w:val="en-AU"/>
        </w:rPr>
      </w:pPr>
    </w:p>
    <w:p w14:paraId="76427E07" w14:textId="77777777" w:rsidR="00D57940" w:rsidRPr="00BD396F" w:rsidRDefault="00D57940" w:rsidP="00ED4D0F">
      <w:pPr>
        <w:rPr>
          <w:rFonts w:ascii="Times New Roman" w:hAnsi="Times New Roman" w:cs="Times New Roman"/>
          <w:lang w:val="en-AU"/>
        </w:rPr>
      </w:pPr>
    </w:p>
    <w:p w14:paraId="7694AE95" w14:textId="77777777" w:rsidR="00D57940" w:rsidRPr="00BD396F" w:rsidRDefault="00D57940" w:rsidP="00ED4D0F">
      <w:pPr>
        <w:rPr>
          <w:rFonts w:ascii="Times New Roman" w:hAnsi="Times New Roman" w:cs="Times New Roman"/>
          <w:lang w:val="en-AU"/>
        </w:rPr>
      </w:pPr>
    </w:p>
    <w:p w14:paraId="3D78C7A2" w14:textId="77777777" w:rsidR="00D57940" w:rsidRPr="00BD396F" w:rsidRDefault="00D57940" w:rsidP="00ED4D0F">
      <w:pPr>
        <w:rPr>
          <w:rFonts w:ascii="Times New Roman" w:hAnsi="Times New Roman" w:cs="Times New Roman"/>
          <w:lang w:val="en-AU"/>
        </w:rPr>
      </w:pPr>
    </w:p>
    <w:p w14:paraId="6D10B870" w14:textId="469598D9" w:rsidR="00625967" w:rsidRPr="00BD396F" w:rsidRDefault="00625967" w:rsidP="00625967">
      <w:pPr>
        <w:spacing w:line="0" w:lineRule="atLeast"/>
        <w:rPr>
          <w:rFonts w:ascii="Times New Roman" w:hAnsi="Times New Roman" w:cs="Times New Roman"/>
          <w:lang w:val="en-AU"/>
        </w:rPr>
      </w:pPr>
      <w:r w:rsidRPr="00BD396F">
        <w:rPr>
          <w:rFonts w:ascii="Times New Roman" w:hAnsi="Times New Roman" w:cs="Times New Roman"/>
          <w:b/>
          <w:bCs/>
          <w:lang w:val="en-AU"/>
        </w:rPr>
        <w:lastRenderedPageBreak/>
        <w:t xml:space="preserve">Supplementary Table 4: </w:t>
      </w:r>
      <w:r w:rsidRPr="00BD396F">
        <w:rPr>
          <w:rFonts w:ascii="Times New Roman" w:hAnsi="Times New Roman" w:cs="Times New Roman"/>
          <w:lang w:val="en-AU"/>
        </w:rPr>
        <w:t>Effect of low polyphenol OO vs. high polyphenol OO on mean changes in anthropometric indices.</w:t>
      </w:r>
    </w:p>
    <w:p w14:paraId="35808CCF" w14:textId="77777777" w:rsidR="00625967" w:rsidRPr="00BD396F" w:rsidRDefault="00625967" w:rsidP="00625967">
      <w:pPr>
        <w:spacing w:line="0" w:lineRule="atLeast"/>
        <w:rPr>
          <w:rFonts w:cstheme="minorHAnsi"/>
          <w:sz w:val="20"/>
          <w:lang w:val="en-AU"/>
        </w:rPr>
      </w:pPr>
    </w:p>
    <w:tbl>
      <w:tblPr>
        <w:tblStyle w:val="TableGridLight1"/>
        <w:tblW w:w="14234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56"/>
        <w:gridCol w:w="1990"/>
        <w:gridCol w:w="2268"/>
        <w:gridCol w:w="3118"/>
        <w:gridCol w:w="3402"/>
      </w:tblGrid>
      <w:tr w:rsidR="00BD396F" w:rsidRPr="00BD396F" w14:paraId="04985343" w14:textId="77777777" w:rsidTr="00141D29">
        <w:trPr>
          <w:trHeight w:val="818"/>
        </w:trPr>
        <w:tc>
          <w:tcPr>
            <w:tcW w:w="345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FA6BF3D" w14:textId="77777777" w:rsidR="00625967" w:rsidRPr="00BD396F" w:rsidRDefault="00625967" w:rsidP="00141D2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99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B033910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D396F">
              <w:rPr>
                <w:rFonts w:ascii="Times New Roman" w:hAnsi="Times New Roman" w:cs="Times New Roman"/>
                <w:b/>
              </w:rPr>
              <w:t xml:space="preserve">Baseline </w:t>
            </w:r>
          </w:p>
          <w:p w14:paraId="25B0F39B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D396F">
              <w:rPr>
                <w:rFonts w:ascii="Times New Roman" w:hAnsi="Times New Roman" w:cs="Times New Roman"/>
                <w:b/>
              </w:rPr>
              <w:t>Mean (SEM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07E3E27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D396F">
              <w:rPr>
                <w:rFonts w:ascii="Times New Roman" w:hAnsi="Times New Roman" w:cs="Times New Roman"/>
                <w:b/>
              </w:rPr>
              <w:t xml:space="preserve">Follow-up </w:t>
            </w:r>
          </w:p>
          <w:p w14:paraId="56232486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D396F">
              <w:rPr>
                <w:rFonts w:ascii="Times New Roman" w:hAnsi="Times New Roman" w:cs="Times New Roman"/>
                <w:b/>
              </w:rPr>
              <w:t>Mean (SEM)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D3D1807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D396F">
              <w:rPr>
                <w:rFonts w:ascii="Times New Roman" w:hAnsi="Times New Roman" w:cs="Times New Roman"/>
                <w:b/>
              </w:rPr>
              <w:t>Change (Time-effect)</w:t>
            </w:r>
          </w:p>
          <w:p w14:paraId="4BCF74DF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D396F">
              <w:rPr>
                <w:rFonts w:ascii="Times New Roman" w:hAnsi="Times New Roman" w:cs="Times New Roman"/>
                <w:b/>
              </w:rPr>
              <w:t xml:space="preserve"> (95% CI)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0C36EEB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D396F">
              <w:rPr>
                <w:rFonts w:ascii="Times New Roman" w:hAnsi="Times New Roman" w:cs="Times New Roman"/>
                <w:b/>
              </w:rPr>
              <w:t xml:space="preserve">Treatment*time interaction </w:t>
            </w:r>
          </w:p>
          <w:p w14:paraId="14831A65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D396F">
              <w:rPr>
                <w:rFonts w:ascii="Times New Roman" w:hAnsi="Times New Roman" w:cs="Times New Roman"/>
                <w:b/>
              </w:rPr>
              <w:t>(p-value)</w:t>
            </w:r>
          </w:p>
        </w:tc>
      </w:tr>
      <w:tr w:rsidR="00BD396F" w:rsidRPr="00BD396F" w14:paraId="43AB1B4E" w14:textId="77777777" w:rsidTr="00141D29">
        <w:trPr>
          <w:trHeight w:val="320"/>
        </w:trPr>
        <w:tc>
          <w:tcPr>
            <w:tcW w:w="3456" w:type="dxa"/>
            <w:tcBorders>
              <w:top w:val="single" w:sz="4" w:space="0" w:color="auto"/>
            </w:tcBorders>
            <w:noWrap/>
            <w:hideMark/>
          </w:tcPr>
          <w:p w14:paraId="62BED827" w14:textId="77777777" w:rsidR="00625967" w:rsidRPr="00BD396F" w:rsidRDefault="00625967" w:rsidP="00141D29">
            <w:pPr>
              <w:rPr>
                <w:rFonts w:ascii="Times New Roman" w:hAnsi="Times New Roman" w:cs="Times New Roman"/>
                <w:b/>
                <w:bCs/>
              </w:rPr>
            </w:pPr>
            <w:r w:rsidRPr="00BD396F">
              <w:rPr>
                <w:rFonts w:ascii="Times New Roman" w:hAnsi="Times New Roman" w:cs="Times New Roman"/>
                <w:b/>
                <w:bCs/>
              </w:rPr>
              <w:t>Weight (kg)</w:t>
            </w:r>
          </w:p>
        </w:tc>
        <w:tc>
          <w:tcPr>
            <w:tcW w:w="1990" w:type="dxa"/>
            <w:tcBorders>
              <w:top w:val="single" w:sz="4" w:space="0" w:color="auto"/>
            </w:tcBorders>
            <w:noWrap/>
            <w:hideMark/>
          </w:tcPr>
          <w:p w14:paraId="4E772D74" w14:textId="77777777" w:rsidR="00625967" w:rsidRPr="00BD396F" w:rsidRDefault="00625967" w:rsidP="00141D29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268" w:type="dxa"/>
            <w:tcBorders>
              <w:top w:val="single" w:sz="4" w:space="0" w:color="auto"/>
            </w:tcBorders>
            <w:noWrap/>
            <w:hideMark/>
          </w:tcPr>
          <w:p w14:paraId="4D179A73" w14:textId="77777777" w:rsidR="00625967" w:rsidRPr="00BD396F" w:rsidRDefault="00625967" w:rsidP="00141D29">
            <w:pPr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3118" w:type="dxa"/>
            <w:tcBorders>
              <w:top w:val="single" w:sz="4" w:space="0" w:color="auto"/>
            </w:tcBorders>
            <w:noWrap/>
            <w:hideMark/>
          </w:tcPr>
          <w:p w14:paraId="1D8D096B" w14:textId="77777777" w:rsidR="00625967" w:rsidRPr="00BD396F" w:rsidRDefault="00625967" w:rsidP="00141D29">
            <w:pPr>
              <w:jc w:val="center"/>
              <w:rPr>
                <w:rFonts w:cs="Times New Roman"/>
              </w:rPr>
            </w:pPr>
          </w:p>
        </w:tc>
        <w:tc>
          <w:tcPr>
            <w:tcW w:w="3402" w:type="dxa"/>
            <w:tcBorders>
              <w:top w:val="single" w:sz="4" w:space="0" w:color="auto"/>
            </w:tcBorders>
            <w:noWrap/>
            <w:hideMark/>
          </w:tcPr>
          <w:p w14:paraId="46AF06F7" w14:textId="77777777" w:rsidR="00625967" w:rsidRPr="00BD396F" w:rsidRDefault="00625967" w:rsidP="00141D29">
            <w:pPr>
              <w:jc w:val="center"/>
              <w:rPr>
                <w:rFonts w:ascii="Calibri" w:hAnsi="Calibri" w:cs="Calibri"/>
                <w:b/>
                <w:sz w:val="20"/>
                <w:szCs w:val="20"/>
              </w:rPr>
            </w:pPr>
            <w:r w:rsidRPr="00BD396F">
              <w:rPr>
                <w:rFonts w:ascii="Calibri" w:hAnsi="Calibri" w:cs="Calibri"/>
                <w:b/>
                <w:sz w:val="20"/>
                <w:szCs w:val="20"/>
              </w:rPr>
              <w:t> </w:t>
            </w:r>
          </w:p>
        </w:tc>
      </w:tr>
      <w:tr w:rsidR="00BD396F" w:rsidRPr="00BD396F" w14:paraId="12CD69F1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1643568E" w14:textId="7AD4D9F6" w:rsidR="00625967" w:rsidRPr="00BD396F" w:rsidRDefault="00287623" w:rsidP="00287623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</w:t>
            </w:r>
            <w:r w:rsidR="00625967" w:rsidRPr="00BD396F">
              <w:rPr>
                <w:rFonts w:ascii="Times New Roman" w:hAnsi="Times New Roman" w:cs="Times New Roman"/>
              </w:rPr>
              <w:t>Low Polyphenol OO (n=50)</w:t>
            </w:r>
          </w:p>
        </w:tc>
        <w:tc>
          <w:tcPr>
            <w:tcW w:w="1990" w:type="dxa"/>
            <w:noWrap/>
          </w:tcPr>
          <w:p w14:paraId="305C498C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70.8 (1.5)</w:t>
            </w:r>
          </w:p>
        </w:tc>
        <w:tc>
          <w:tcPr>
            <w:tcW w:w="2268" w:type="dxa"/>
            <w:noWrap/>
          </w:tcPr>
          <w:p w14:paraId="5F7E5008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71.2 (1.5)</w:t>
            </w:r>
          </w:p>
        </w:tc>
        <w:tc>
          <w:tcPr>
            <w:tcW w:w="3118" w:type="dxa"/>
            <w:noWrap/>
          </w:tcPr>
          <w:p w14:paraId="0BD12A63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D396F">
              <w:rPr>
                <w:rFonts w:ascii="Times New Roman" w:hAnsi="Times New Roman" w:cs="Times New Roman"/>
                <w:b/>
              </w:rPr>
              <w:t>0.4 (0.2 to 0.7)</w:t>
            </w:r>
          </w:p>
        </w:tc>
        <w:tc>
          <w:tcPr>
            <w:tcW w:w="3402" w:type="dxa"/>
            <w:vMerge w:val="restart"/>
            <w:noWrap/>
          </w:tcPr>
          <w:p w14:paraId="7253C585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D396F">
              <w:rPr>
                <w:rFonts w:ascii="Times New Roman" w:hAnsi="Times New Roman" w:cs="Times New Roman"/>
                <w:b/>
                <w:bCs/>
              </w:rPr>
              <w:t>0.163</w:t>
            </w:r>
          </w:p>
        </w:tc>
      </w:tr>
      <w:tr w:rsidR="00BD396F" w:rsidRPr="00BD396F" w14:paraId="7B86ACF3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6D66084E" w14:textId="52BAA17C" w:rsidR="00625967" w:rsidRPr="00BD396F" w:rsidRDefault="00287623" w:rsidP="00287623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</w:t>
            </w:r>
            <w:r w:rsidR="00625967" w:rsidRPr="00BD396F">
              <w:rPr>
                <w:rFonts w:ascii="Times New Roman" w:hAnsi="Times New Roman" w:cs="Times New Roman"/>
              </w:rPr>
              <w:t>High Polyphenol OO (n=50)</w:t>
            </w:r>
          </w:p>
        </w:tc>
        <w:tc>
          <w:tcPr>
            <w:tcW w:w="1990" w:type="dxa"/>
            <w:noWrap/>
          </w:tcPr>
          <w:p w14:paraId="7E599CA8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70.7 (1.5)</w:t>
            </w:r>
          </w:p>
        </w:tc>
        <w:tc>
          <w:tcPr>
            <w:tcW w:w="2268" w:type="dxa"/>
            <w:noWrap/>
          </w:tcPr>
          <w:p w14:paraId="4EDBD0D7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70.9 (1.5)</w:t>
            </w:r>
          </w:p>
        </w:tc>
        <w:tc>
          <w:tcPr>
            <w:tcW w:w="3118" w:type="dxa"/>
            <w:noWrap/>
          </w:tcPr>
          <w:p w14:paraId="61E7B307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2 (-0.1 to 0.4)</w:t>
            </w:r>
          </w:p>
        </w:tc>
        <w:tc>
          <w:tcPr>
            <w:tcW w:w="3402" w:type="dxa"/>
            <w:vMerge/>
          </w:tcPr>
          <w:p w14:paraId="10CBF51A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D396F" w:rsidRPr="00BD396F" w14:paraId="4286C7BA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78A5E38E" w14:textId="7C2645AE" w:rsidR="00625967" w:rsidRPr="00BD396F" w:rsidRDefault="00625967" w:rsidP="00141D29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Treatment*effect p-value</w:t>
            </w:r>
          </w:p>
        </w:tc>
        <w:tc>
          <w:tcPr>
            <w:tcW w:w="1990" w:type="dxa"/>
            <w:noWrap/>
          </w:tcPr>
          <w:p w14:paraId="0F17B367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993</w:t>
            </w:r>
          </w:p>
        </w:tc>
        <w:tc>
          <w:tcPr>
            <w:tcW w:w="2268" w:type="dxa"/>
            <w:noWrap/>
          </w:tcPr>
          <w:p w14:paraId="1B4A30CA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902</w:t>
            </w:r>
          </w:p>
        </w:tc>
        <w:tc>
          <w:tcPr>
            <w:tcW w:w="3118" w:type="dxa"/>
            <w:noWrap/>
          </w:tcPr>
          <w:p w14:paraId="083E7BF8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02" w:type="dxa"/>
            <w:noWrap/>
          </w:tcPr>
          <w:p w14:paraId="6026909D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D396F" w:rsidRPr="00BD396F" w14:paraId="22C93D3B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47A90B9A" w14:textId="77777777" w:rsidR="00625967" w:rsidRPr="00BD396F" w:rsidRDefault="00625967" w:rsidP="00141D29">
            <w:pPr>
              <w:rPr>
                <w:rFonts w:ascii="Times New Roman" w:hAnsi="Times New Roman" w:cs="Times New Roman"/>
                <w:b/>
                <w:bCs/>
              </w:rPr>
            </w:pPr>
            <w:r w:rsidRPr="00BD396F">
              <w:rPr>
                <w:rFonts w:ascii="Times New Roman" w:hAnsi="Times New Roman" w:cs="Times New Roman"/>
                <w:b/>
                <w:bCs/>
              </w:rPr>
              <w:t>Height (cm)</w:t>
            </w:r>
          </w:p>
        </w:tc>
        <w:tc>
          <w:tcPr>
            <w:tcW w:w="1990" w:type="dxa"/>
            <w:noWrap/>
          </w:tcPr>
          <w:p w14:paraId="3B2EF567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268" w:type="dxa"/>
            <w:noWrap/>
          </w:tcPr>
          <w:p w14:paraId="13893DD2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118" w:type="dxa"/>
            <w:noWrap/>
          </w:tcPr>
          <w:p w14:paraId="13156D1F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02" w:type="dxa"/>
            <w:noWrap/>
          </w:tcPr>
          <w:p w14:paraId="3807EAD8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D396F" w:rsidRPr="00BD396F" w14:paraId="1013EFBB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1D3ED554" w14:textId="634C2828" w:rsidR="00625967" w:rsidRPr="00BD396F" w:rsidRDefault="00BD0752" w:rsidP="00BD0752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</w:t>
            </w:r>
            <w:r w:rsidR="00625967" w:rsidRPr="00BD396F">
              <w:rPr>
                <w:rFonts w:ascii="Times New Roman" w:hAnsi="Times New Roman" w:cs="Times New Roman"/>
              </w:rPr>
              <w:t>Low Polyphenol OO (n=50)</w:t>
            </w:r>
          </w:p>
        </w:tc>
        <w:tc>
          <w:tcPr>
            <w:tcW w:w="1990" w:type="dxa"/>
            <w:noWrap/>
          </w:tcPr>
          <w:p w14:paraId="0E8AC9A4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168.9 (0.9)</w:t>
            </w:r>
          </w:p>
        </w:tc>
        <w:tc>
          <w:tcPr>
            <w:tcW w:w="2268" w:type="dxa"/>
            <w:noWrap/>
          </w:tcPr>
          <w:p w14:paraId="7D664F0C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169.0 (0.9)</w:t>
            </w:r>
          </w:p>
        </w:tc>
        <w:tc>
          <w:tcPr>
            <w:tcW w:w="3118" w:type="dxa"/>
            <w:noWrap/>
          </w:tcPr>
          <w:p w14:paraId="58F38195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1 (-0.2 to 0.4)</w:t>
            </w:r>
          </w:p>
        </w:tc>
        <w:tc>
          <w:tcPr>
            <w:tcW w:w="3402" w:type="dxa"/>
            <w:vMerge w:val="restart"/>
            <w:noWrap/>
          </w:tcPr>
          <w:p w14:paraId="10BF25A5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D396F">
              <w:rPr>
                <w:rFonts w:ascii="Times New Roman" w:hAnsi="Times New Roman" w:cs="Times New Roman"/>
                <w:bCs/>
              </w:rPr>
              <w:t>0.890</w:t>
            </w:r>
          </w:p>
        </w:tc>
      </w:tr>
      <w:tr w:rsidR="00BD396F" w:rsidRPr="00BD396F" w14:paraId="43D0D41E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67E082AB" w14:textId="7BAD81C9" w:rsidR="00625967" w:rsidRPr="00BD396F" w:rsidRDefault="00BD0752" w:rsidP="00BD0752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</w:t>
            </w:r>
            <w:r w:rsidR="00625967" w:rsidRPr="00BD396F">
              <w:rPr>
                <w:rFonts w:ascii="Times New Roman" w:hAnsi="Times New Roman" w:cs="Times New Roman"/>
              </w:rPr>
              <w:t>High Polyphenol OO (n=50)</w:t>
            </w:r>
          </w:p>
        </w:tc>
        <w:tc>
          <w:tcPr>
            <w:tcW w:w="1990" w:type="dxa"/>
            <w:noWrap/>
          </w:tcPr>
          <w:p w14:paraId="2B01BAA1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168.9 (0.9)</w:t>
            </w:r>
          </w:p>
        </w:tc>
        <w:tc>
          <w:tcPr>
            <w:tcW w:w="2268" w:type="dxa"/>
            <w:noWrap/>
          </w:tcPr>
          <w:p w14:paraId="7C618A87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169.0 (0.9)</w:t>
            </w:r>
          </w:p>
        </w:tc>
        <w:tc>
          <w:tcPr>
            <w:tcW w:w="3118" w:type="dxa"/>
            <w:noWrap/>
          </w:tcPr>
          <w:p w14:paraId="450C474B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1 (-0.1 to 0.4)</w:t>
            </w:r>
          </w:p>
        </w:tc>
        <w:tc>
          <w:tcPr>
            <w:tcW w:w="3402" w:type="dxa"/>
            <w:vMerge/>
          </w:tcPr>
          <w:p w14:paraId="0317D19B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D396F" w:rsidRPr="00BD396F" w14:paraId="7C170E47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3D664E34" w14:textId="51A8D5B3" w:rsidR="00625967" w:rsidRPr="00BD396F" w:rsidRDefault="00625967" w:rsidP="00141D29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Treatment*effect p-value</w:t>
            </w:r>
          </w:p>
        </w:tc>
        <w:tc>
          <w:tcPr>
            <w:tcW w:w="1990" w:type="dxa"/>
            <w:noWrap/>
          </w:tcPr>
          <w:p w14:paraId="18D3006D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974</w:t>
            </w:r>
          </w:p>
        </w:tc>
        <w:tc>
          <w:tcPr>
            <w:tcW w:w="2268" w:type="dxa"/>
            <w:noWrap/>
          </w:tcPr>
          <w:p w14:paraId="71C41FC6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992</w:t>
            </w:r>
          </w:p>
        </w:tc>
        <w:tc>
          <w:tcPr>
            <w:tcW w:w="3118" w:type="dxa"/>
            <w:noWrap/>
          </w:tcPr>
          <w:p w14:paraId="0C03E864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02" w:type="dxa"/>
            <w:noWrap/>
          </w:tcPr>
          <w:p w14:paraId="0CF708BE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D396F" w:rsidRPr="00BD396F" w14:paraId="5022934B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1B8BAEE9" w14:textId="77777777" w:rsidR="00625967" w:rsidRPr="00BD396F" w:rsidRDefault="00625967" w:rsidP="00141D29">
            <w:pPr>
              <w:rPr>
                <w:rFonts w:ascii="Times New Roman" w:hAnsi="Times New Roman" w:cs="Times New Roman"/>
                <w:b/>
                <w:bCs/>
              </w:rPr>
            </w:pPr>
            <w:r w:rsidRPr="00BD396F">
              <w:rPr>
                <w:rFonts w:ascii="Times New Roman" w:hAnsi="Times New Roman" w:cs="Times New Roman"/>
                <w:b/>
                <w:bCs/>
              </w:rPr>
              <w:t>BMI (kg/m</w:t>
            </w:r>
            <w:r w:rsidRPr="00BD396F">
              <w:rPr>
                <w:rFonts w:ascii="Times New Roman" w:hAnsi="Times New Roman" w:cs="Times New Roman"/>
                <w:b/>
                <w:bCs/>
                <w:vertAlign w:val="superscript"/>
              </w:rPr>
              <w:t>2</w:t>
            </w:r>
            <w:r w:rsidRPr="00BD396F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1990" w:type="dxa"/>
            <w:noWrap/>
          </w:tcPr>
          <w:p w14:paraId="58C1D086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268" w:type="dxa"/>
            <w:noWrap/>
          </w:tcPr>
          <w:p w14:paraId="1E698125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118" w:type="dxa"/>
            <w:noWrap/>
          </w:tcPr>
          <w:p w14:paraId="508C2176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02" w:type="dxa"/>
            <w:noWrap/>
          </w:tcPr>
          <w:p w14:paraId="2AEC8E79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D396F" w:rsidRPr="00BD396F" w14:paraId="02440843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59798E32" w14:textId="19635FD2" w:rsidR="00625967" w:rsidRPr="00BD396F" w:rsidRDefault="00BD0752" w:rsidP="00BD0752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</w:t>
            </w:r>
            <w:r w:rsidR="00625967" w:rsidRPr="00BD396F">
              <w:rPr>
                <w:rFonts w:ascii="Times New Roman" w:hAnsi="Times New Roman" w:cs="Times New Roman"/>
              </w:rPr>
              <w:t>Low Polyphenol OO (n=50)</w:t>
            </w:r>
          </w:p>
        </w:tc>
        <w:tc>
          <w:tcPr>
            <w:tcW w:w="1990" w:type="dxa"/>
            <w:noWrap/>
          </w:tcPr>
          <w:p w14:paraId="2750E7DC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24.7 (0.4)</w:t>
            </w:r>
          </w:p>
        </w:tc>
        <w:tc>
          <w:tcPr>
            <w:tcW w:w="2268" w:type="dxa"/>
            <w:noWrap/>
          </w:tcPr>
          <w:p w14:paraId="65DBB8A3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24.8 (0.4)</w:t>
            </w:r>
          </w:p>
        </w:tc>
        <w:tc>
          <w:tcPr>
            <w:tcW w:w="3118" w:type="dxa"/>
            <w:noWrap/>
          </w:tcPr>
          <w:p w14:paraId="39473DA0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1 (-0.01 to 0.2)</w:t>
            </w:r>
          </w:p>
        </w:tc>
        <w:tc>
          <w:tcPr>
            <w:tcW w:w="3402" w:type="dxa"/>
            <w:vMerge w:val="restart"/>
            <w:noWrap/>
          </w:tcPr>
          <w:p w14:paraId="7D13F8FD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D396F">
              <w:rPr>
                <w:rFonts w:ascii="Times New Roman" w:hAnsi="Times New Roman" w:cs="Times New Roman"/>
                <w:bCs/>
              </w:rPr>
              <w:t>0.305</w:t>
            </w:r>
          </w:p>
        </w:tc>
      </w:tr>
      <w:tr w:rsidR="00BD396F" w:rsidRPr="00BD396F" w14:paraId="0B0BD92B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06FD99AE" w14:textId="145FC0E7" w:rsidR="00625967" w:rsidRPr="00BD396F" w:rsidRDefault="00BD0752" w:rsidP="00BD0752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</w:t>
            </w:r>
            <w:r w:rsidR="00625967" w:rsidRPr="00BD396F">
              <w:rPr>
                <w:rFonts w:ascii="Times New Roman" w:hAnsi="Times New Roman" w:cs="Times New Roman"/>
              </w:rPr>
              <w:t>High Polyphenol OO (n=50)</w:t>
            </w:r>
          </w:p>
        </w:tc>
        <w:tc>
          <w:tcPr>
            <w:tcW w:w="1990" w:type="dxa"/>
            <w:noWrap/>
          </w:tcPr>
          <w:p w14:paraId="49FD698D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24.7 (0.4)</w:t>
            </w:r>
          </w:p>
        </w:tc>
        <w:tc>
          <w:tcPr>
            <w:tcW w:w="2268" w:type="dxa"/>
            <w:noWrap/>
          </w:tcPr>
          <w:p w14:paraId="19C71FAE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24.7 (0.4)</w:t>
            </w:r>
          </w:p>
        </w:tc>
        <w:tc>
          <w:tcPr>
            <w:tcW w:w="3118" w:type="dxa"/>
            <w:noWrap/>
          </w:tcPr>
          <w:p w14:paraId="07171C1F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02 (-0.1 to 0.1)</w:t>
            </w:r>
          </w:p>
        </w:tc>
        <w:tc>
          <w:tcPr>
            <w:tcW w:w="3402" w:type="dxa"/>
            <w:vMerge/>
          </w:tcPr>
          <w:p w14:paraId="1C9E96CC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D396F" w:rsidRPr="00BD396F" w14:paraId="6B292E60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6096FDEB" w14:textId="6FC7924D" w:rsidR="00625967" w:rsidRPr="00BD396F" w:rsidRDefault="00625967" w:rsidP="00141D29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Treatment*effect p-value</w:t>
            </w:r>
          </w:p>
        </w:tc>
        <w:tc>
          <w:tcPr>
            <w:tcW w:w="1990" w:type="dxa"/>
            <w:noWrap/>
          </w:tcPr>
          <w:p w14:paraId="1B97FC29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993</w:t>
            </w:r>
          </w:p>
        </w:tc>
        <w:tc>
          <w:tcPr>
            <w:tcW w:w="2268" w:type="dxa"/>
            <w:noWrap/>
          </w:tcPr>
          <w:p w14:paraId="30B177EE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897</w:t>
            </w:r>
          </w:p>
        </w:tc>
        <w:tc>
          <w:tcPr>
            <w:tcW w:w="3118" w:type="dxa"/>
            <w:noWrap/>
          </w:tcPr>
          <w:p w14:paraId="2352A06E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02" w:type="dxa"/>
            <w:noWrap/>
          </w:tcPr>
          <w:p w14:paraId="33E173EE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D396F" w:rsidRPr="00BD396F" w14:paraId="15C13726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25E50C91" w14:textId="77777777" w:rsidR="00625967" w:rsidRPr="00BD396F" w:rsidRDefault="00625967" w:rsidP="00141D29">
            <w:pPr>
              <w:rPr>
                <w:rFonts w:ascii="Times New Roman" w:hAnsi="Times New Roman" w:cs="Times New Roman"/>
                <w:b/>
                <w:bCs/>
              </w:rPr>
            </w:pPr>
            <w:r w:rsidRPr="00BD396F">
              <w:rPr>
                <w:rFonts w:ascii="Times New Roman" w:hAnsi="Times New Roman" w:cs="Times New Roman"/>
                <w:b/>
                <w:bCs/>
              </w:rPr>
              <w:t>Waist circumference (cm)</w:t>
            </w:r>
          </w:p>
        </w:tc>
        <w:tc>
          <w:tcPr>
            <w:tcW w:w="1990" w:type="dxa"/>
            <w:noWrap/>
          </w:tcPr>
          <w:p w14:paraId="5F1FDB89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268" w:type="dxa"/>
            <w:noWrap/>
          </w:tcPr>
          <w:p w14:paraId="6435EDD6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118" w:type="dxa"/>
            <w:noWrap/>
          </w:tcPr>
          <w:p w14:paraId="03F20722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02" w:type="dxa"/>
            <w:noWrap/>
          </w:tcPr>
          <w:p w14:paraId="77085567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D396F" w:rsidRPr="00BD396F" w14:paraId="32ED900E" w14:textId="77777777" w:rsidTr="00141D29">
        <w:trPr>
          <w:trHeight w:val="320"/>
        </w:trPr>
        <w:tc>
          <w:tcPr>
            <w:tcW w:w="3456" w:type="dxa"/>
            <w:noWrap/>
            <w:hideMark/>
          </w:tcPr>
          <w:p w14:paraId="306D617B" w14:textId="0CE6D760" w:rsidR="00625967" w:rsidRPr="00BD396F" w:rsidRDefault="006B7C7F" w:rsidP="006B7C7F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</w:t>
            </w:r>
            <w:r w:rsidR="00BD0752" w:rsidRPr="00BD396F">
              <w:rPr>
                <w:rFonts w:ascii="Times New Roman" w:hAnsi="Times New Roman" w:cs="Times New Roman"/>
              </w:rPr>
              <w:t xml:space="preserve"> </w:t>
            </w:r>
            <w:r w:rsidR="00625967" w:rsidRPr="00BD396F">
              <w:rPr>
                <w:rFonts w:ascii="Times New Roman" w:hAnsi="Times New Roman" w:cs="Times New Roman"/>
              </w:rPr>
              <w:t>Low Polyphenol OO (n=50)</w:t>
            </w:r>
          </w:p>
        </w:tc>
        <w:tc>
          <w:tcPr>
            <w:tcW w:w="1990" w:type="dxa"/>
            <w:noWrap/>
          </w:tcPr>
          <w:p w14:paraId="6F4179C2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87.1 (1.3)</w:t>
            </w:r>
          </w:p>
        </w:tc>
        <w:tc>
          <w:tcPr>
            <w:tcW w:w="2268" w:type="dxa"/>
            <w:noWrap/>
          </w:tcPr>
          <w:p w14:paraId="3DE8EBA8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87.4 (1.2)</w:t>
            </w:r>
          </w:p>
        </w:tc>
        <w:tc>
          <w:tcPr>
            <w:tcW w:w="3118" w:type="dxa"/>
            <w:noWrap/>
          </w:tcPr>
          <w:p w14:paraId="2BA56054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3 (-0.1 to 0.7)</w:t>
            </w:r>
          </w:p>
        </w:tc>
        <w:tc>
          <w:tcPr>
            <w:tcW w:w="3402" w:type="dxa"/>
            <w:vMerge w:val="restart"/>
            <w:noWrap/>
          </w:tcPr>
          <w:p w14:paraId="026D3742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D396F">
              <w:rPr>
                <w:rFonts w:ascii="Times New Roman" w:hAnsi="Times New Roman" w:cs="Times New Roman"/>
                <w:bCs/>
              </w:rPr>
              <w:t>0.501</w:t>
            </w:r>
          </w:p>
        </w:tc>
      </w:tr>
      <w:tr w:rsidR="00BD396F" w:rsidRPr="00BD396F" w14:paraId="30D940CE" w14:textId="77777777" w:rsidTr="00141D29">
        <w:trPr>
          <w:trHeight w:val="315"/>
        </w:trPr>
        <w:tc>
          <w:tcPr>
            <w:tcW w:w="3456" w:type="dxa"/>
            <w:noWrap/>
            <w:hideMark/>
          </w:tcPr>
          <w:p w14:paraId="5EBC41F4" w14:textId="7325F939" w:rsidR="00625967" w:rsidRPr="00BD396F" w:rsidRDefault="006B7C7F" w:rsidP="006B7C7F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 </w:t>
            </w:r>
            <w:r w:rsidR="00625967" w:rsidRPr="00BD396F">
              <w:rPr>
                <w:rFonts w:ascii="Times New Roman" w:hAnsi="Times New Roman" w:cs="Times New Roman"/>
              </w:rPr>
              <w:t>High Polyphenol OO (n=50)</w:t>
            </w:r>
          </w:p>
        </w:tc>
        <w:tc>
          <w:tcPr>
            <w:tcW w:w="1990" w:type="dxa"/>
            <w:noWrap/>
          </w:tcPr>
          <w:p w14:paraId="773B0873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87.1 (1.3)</w:t>
            </w:r>
          </w:p>
        </w:tc>
        <w:tc>
          <w:tcPr>
            <w:tcW w:w="2268" w:type="dxa"/>
            <w:noWrap/>
          </w:tcPr>
          <w:p w14:paraId="2EC029AD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87.3 (1.2)</w:t>
            </w:r>
          </w:p>
        </w:tc>
        <w:tc>
          <w:tcPr>
            <w:tcW w:w="3118" w:type="dxa"/>
            <w:noWrap/>
          </w:tcPr>
          <w:p w14:paraId="1D0B9C1B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1 (-0.2 to 0.5)</w:t>
            </w:r>
          </w:p>
        </w:tc>
        <w:tc>
          <w:tcPr>
            <w:tcW w:w="3402" w:type="dxa"/>
            <w:vMerge/>
          </w:tcPr>
          <w:p w14:paraId="61706B82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625967" w:rsidRPr="00BD396F" w14:paraId="1C805C19" w14:textId="77777777" w:rsidTr="00141D29">
        <w:trPr>
          <w:trHeight w:val="468"/>
        </w:trPr>
        <w:tc>
          <w:tcPr>
            <w:tcW w:w="3456" w:type="dxa"/>
            <w:noWrap/>
            <w:hideMark/>
          </w:tcPr>
          <w:p w14:paraId="1997EBDD" w14:textId="78074CB9" w:rsidR="00625967" w:rsidRPr="00BD396F" w:rsidRDefault="00625967" w:rsidP="00141D29">
            <w:pPr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 xml:space="preserve">  Treatment*effect p-value</w:t>
            </w:r>
          </w:p>
        </w:tc>
        <w:tc>
          <w:tcPr>
            <w:tcW w:w="1990" w:type="dxa"/>
            <w:noWrap/>
          </w:tcPr>
          <w:p w14:paraId="74404CA2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268" w:type="dxa"/>
            <w:noWrap/>
          </w:tcPr>
          <w:p w14:paraId="61C8CA67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  <w:r w:rsidRPr="00BD396F">
              <w:rPr>
                <w:rFonts w:ascii="Times New Roman" w:hAnsi="Times New Roman" w:cs="Times New Roman"/>
              </w:rPr>
              <w:t>0.919</w:t>
            </w:r>
          </w:p>
        </w:tc>
        <w:tc>
          <w:tcPr>
            <w:tcW w:w="3118" w:type="dxa"/>
            <w:noWrap/>
          </w:tcPr>
          <w:p w14:paraId="6F09AC74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402" w:type="dxa"/>
            <w:noWrap/>
          </w:tcPr>
          <w:p w14:paraId="6129D294" w14:textId="77777777" w:rsidR="00625967" w:rsidRPr="00BD396F" w:rsidRDefault="00625967" w:rsidP="00141D29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</w:tbl>
    <w:p w14:paraId="2059B0C5" w14:textId="77777777" w:rsidR="00A401BA" w:rsidRPr="00BD396F" w:rsidRDefault="00A401BA" w:rsidP="00ED4D0F">
      <w:pPr>
        <w:rPr>
          <w:rFonts w:ascii="Times New Roman" w:hAnsi="Times New Roman" w:cs="Times New Roman"/>
          <w:lang w:val="en-AU"/>
        </w:rPr>
      </w:pPr>
    </w:p>
    <w:p w14:paraId="72D1D645" w14:textId="7857B658" w:rsidR="005D7A47" w:rsidRPr="00BD396F" w:rsidRDefault="00625967" w:rsidP="00A401BA">
      <w:pPr>
        <w:rPr>
          <w:rFonts w:ascii="Times New Roman" w:hAnsi="Times New Roman" w:cs="Times New Roman"/>
          <w:b/>
          <w:bCs/>
        </w:rPr>
      </w:pPr>
      <w:r w:rsidRPr="00BD396F">
        <w:rPr>
          <w:rFonts w:ascii="Times New Roman" w:hAnsi="Times New Roman" w:cs="Times New Roman"/>
          <w:lang w:val="en-AU"/>
        </w:rPr>
        <w:t>All statistical analyses were adjusted for gender and age. Results in bold indicate statistical significance (p &lt; 0.05). OO, olive oil; SEM, standard error of the mean; CI, confidence interval.</w:t>
      </w:r>
      <w:r w:rsidR="00F64867" w:rsidRPr="00BD396F">
        <w:rPr>
          <w:rFonts w:ascii="Times New Roman" w:hAnsi="Times New Roman" w:cs="Times New Roman"/>
          <w:b/>
          <w:bCs/>
        </w:rPr>
        <w:t xml:space="preserve"> </w:t>
      </w:r>
    </w:p>
    <w:sectPr w:rsidR="005D7A47" w:rsidRPr="00BD396F" w:rsidSect="00F64867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411617" w14:textId="77777777" w:rsidR="00864EDA" w:rsidRDefault="00864EDA" w:rsidP="00A250DA">
      <w:r>
        <w:separator/>
      </w:r>
    </w:p>
  </w:endnote>
  <w:endnote w:type="continuationSeparator" w:id="0">
    <w:p w14:paraId="7E6F2885" w14:textId="77777777" w:rsidR="00864EDA" w:rsidRDefault="00864EDA" w:rsidP="00A250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250409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B7CF69" w14:textId="16BD32E0" w:rsidR="00F51BA1" w:rsidRDefault="00F51BA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635EB1F" w14:textId="77777777" w:rsidR="00F51BA1" w:rsidRDefault="00F51BA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1676BC" w14:textId="77777777" w:rsidR="00864EDA" w:rsidRDefault="00864EDA" w:rsidP="00A250DA">
      <w:r>
        <w:separator/>
      </w:r>
    </w:p>
  </w:footnote>
  <w:footnote w:type="continuationSeparator" w:id="0">
    <w:p w14:paraId="4C447160" w14:textId="77777777" w:rsidR="00864EDA" w:rsidRDefault="00864EDA" w:rsidP="00A250D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BF0C53" w14:textId="2A1830E2" w:rsidR="003B63CC" w:rsidRPr="00A250DA" w:rsidRDefault="000F3625">
    <w:pPr>
      <w:pStyle w:val="Header"/>
      <w:rPr>
        <w:color w:val="595959" w:themeColor="text1" w:themeTint="A6"/>
        <w:sz w:val="20"/>
        <w:szCs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0" allowOverlap="1" wp14:anchorId="418F9359" wp14:editId="72D680CD">
              <wp:simplePos x="0" y="0"/>
              <wp:positionH relativeFrom="page">
                <wp:align>center</wp:align>
              </wp:positionH>
              <wp:positionV relativeFrom="page">
                <wp:align>top</wp:align>
              </wp:positionV>
              <wp:extent cx="7772400" cy="463550"/>
              <wp:effectExtent l="0" t="0" r="0" b="0"/>
              <wp:wrapNone/>
              <wp:docPr id="4" name="Text Box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7772400" cy="4635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4C72DEA2" w14:textId="1FDE2374" w:rsidR="00F33401" w:rsidRPr="00F33401" w:rsidRDefault="00F33401" w:rsidP="00F33401">
                          <w:pPr>
                            <w:jc w:val="center"/>
                            <w:rPr>
                              <w:rFonts w:ascii="Calibri" w:hAnsi="Calibri" w:cs="Calibri"/>
                              <w:color w:val="EEDC00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418F9359" id="_x0000_t202" coordsize="21600,21600" o:spt="202" path="m,l,21600r21600,l21600,xe">
              <v:stroke joinstyle="miter"/>
              <v:path gradientshapeok="t" o:connecttype="rect"/>
            </v:shapetype>
            <v:shape id="Text Box 4" o:spid="_x0000_s1026" type="#_x0000_t202" style="position:absolute;margin-left:0;margin-top:0;width:612pt;height:36.5pt;z-index:251663360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top;mso-position-vertical-relative:page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" o:allowincell="f" filled="f" stroked="f" strokeweight=".5pt">
              <v:textbox inset=",0,,0">
                <w:txbxContent>
                  <w:p w14:paraId="4C72DEA2" w14:textId="1FDE2374" w:rsidR="00F33401" w:rsidRPr="00F33401" w:rsidRDefault="00F33401" w:rsidP="00F33401">
                    <w:pPr>
                      <w:jc w:val="center"/>
                      <w:rPr>
                        <w:rFonts w:ascii="Calibri" w:hAnsi="Calibri" w:cs="Calibri"/>
                        <w:color w:val="EEDC00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655BD682" wp14:editId="12490489">
              <wp:simplePos x="0" y="0"/>
              <wp:positionH relativeFrom="page">
                <wp:align>center</wp:align>
              </wp:positionH>
              <wp:positionV relativeFrom="page">
                <wp:align>top</wp:align>
              </wp:positionV>
              <wp:extent cx="7772400" cy="463550"/>
              <wp:effectExtent l="0" t="0" r="0" b="0"/>
              <wp:wrapNone/>
              <wp:docPr id="3" name="Text Box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7772400" cy="4635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5A91B7B" w14:textId="040BB6F6" w:rsidR="003B63CC" w:rsidRPr="004462D7" w:rsidRDefault="003B63CC" w:rsidP="004462D7">
                          <w:pPr>
                            <w:jc w:val="center"/>
                            <w:rPr>
                              <w:rFonts w:ascii="Calibri" w:hAnsi="Calibri" w:cs="Calibri"/>
                              <w:color w:val="EEDC00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655BD682" id="Text Box 3" o:spid="_x0000_s1027" type="#_x0000_t202" style="position:absolute;margin-left:0;margin-top:0;width:612pt;height:36.5pt;z-index:251659264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top;mso-position-vertical-relative:page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" o:allowincell="f" filled="f" stroked="f" strokeweight=".5pt">
              <v:textbox inset=",0,,0">
                <w:txbxContent>
                  <w:p w14:paraId="75A91B7B" w14:textId="040BB6F6" w:rsidR="003B63CC" w:rsidRPr="004462D7" w:rsidRDefault="003B63CC" w:rsidP="004462D7">
                    <w:pPr>
                      <w:jc w:val="center"/>
                      <w:rPr>
                        <w:rFonts w:ascii="Calibri" w:hAnsi="Calibri" w:cs="Calibri"/>
                        <w:color w:val="EEDC00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4D4228" w14:textId="24832BD9" w:rsidR="003B63CC" w:rsidRPr="002C77B5" w:rsidRDefault="000F3625">
    <w:pPr>
      <w:pStyle w:val="Header"/>
      <w:rPr>
        <w:color w:val="595959" w:themeColor="text1" w:themeTint="A6"/>
        <w:sz w:val="20"/>
        <w:szCs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4384" behindDoc="0" locked="0" layoutInCell="0" allowOverlap="1" wp14:anchorId="40ED925E" wp14:editId="4CB3B067">
              <wp:simplePos x="0" y="0"/>
              <wp:positionH relativeFrom="page">
                <wp:align>center</wp:align>
              </wp:positionH>
              <wp:positionV relativeFrom="page">
                <wp:align>top</wp:align>
              </wp:positionV>
              <wp:extent cx="7772400" cy="463550"/>
              <wp:effectExtent l="0" t="0" r="0" b="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7772400" cy="4635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FEC8E79" w14:textId="2372E2DA" w:rsidR="00F33401" w:rsidRPr="00F33401" w:rsidRDefault="00F33401" w:rsidP="00F33401">
                          <w:pPr>
                            <w:jc w:val="center"/>
                            <w:rPr>
                              <w:rFonts w:ascii="Calibri" w:hAnsi="Calibri" w:cs="Calibri"/>
                              <w:color w:val="EEDC00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40ED925E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8" type="#_x0000_t202" style="position:absolute;margin-left:0;margin-top:0;width:612pt;height:36.5pt;z-index:251664384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top;mso-position-vertical-relative:page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" o:allowincell="f" filled="f" stroked="f" strokeweight=".5pt">
              <v:textbox inset=",0,,0">
                <w:txbxContent>
                  <w:p w14:paraId="7FEC8E79" w14:textId="2372E2DA" w:rsidR="00F33401" w:rsidRPr="00F33401" w:rsidRDefault="00F33401" w:rsidP="00F33401">
                    <w:pPr>
                      <w:jc w:val="center"/>
                      <w:rPr>
                        <w:rFonts w:ascii="Calibri" w:hAnsi="Calibri" w:cs="Calibri"/>
                        <w:color w:val="EEDC00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0" allowOverlap="1" wp14:anchorId="2A49D858" wp14:editId="1F014F44">
              <wp:simplePos x="0" y="0"/>
              <wp:positionH relativeFrom="page">
                <wp:align>center</wp:align>
              </wp:positionH>
              <wp:positionV relativeFrom="page">
                <wp:align>top</wp:align>
              </wp:positionV>
              <wp:extent cx="7772400" cy="463550"/>
              <wp:effectExtent l="0" t="0" r="0" b="0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7772400" cy="4635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0AFE6C61" w14:textId="41FEE31C" w:rsidR="003B63CC" w:rsidRPr="004462D7" w:rsidRDefault="003B63CC" w:rsidP="004462D7">
                          <w:pPr>
                            <w:jc w:val="center"/>
                            <w:rPr>
                              <w:rFonts w:ascii="Calibri" w:hAnsi="Calibri" w:cs="Calibri"/>
                              <w:color w:val="EEDC00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2A49D858" id="Text Box 1" o:spid="_x0000_s1029" type="#_x0000_t202" style="position:absolute;margin-left:0;margin-top:0;width:612pt;height:36.5pt;z-index:251660288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top;mso-position-vertical-relative:page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" o:allowincell="f" filled="f" stroked="f" strokeweight=".5pt">
              <v:textbox inset=",0,,0">
                <w:txbxContent>
                  <w:p w14:paraId="0AFE6C61" w14:textId="41FEE31C" w:rsidR="003B63CC" w:rsidRPr="004462D7" w:rsidRDefault="003B63CC" w:rsidP="004462D7">
                    <w:pPr>
                      <w:jc w:val="center"/>
                      <w:rPr>
                        <w:rFonts w:ascii="Calibri" w:hAnsi="Calibri" w:cs="Calibri"/>
                        <w:color w:val="EEDC00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326A28"/>
    <w:multiLevelType w:val="hybridMultilevel"/>
    <w:tmpl w:val="79CCFAC2"/>
    <w:lvl w:ilvl="0" w:tplc="8C18F14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5C03FF4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C7ABB9E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C54CE28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9FEE3A8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FF6FCCA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8446E18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C7C3776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E8E8FEC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3A5422"/>
    <w:multiLevelType w:val="hybridMultilevel"/>
    <w:tmpl w:val="DDF0DEEC"/>
    <w:lvl w:ilvl="0" w:tplc="0C090001">
      <w:start w:val="1"/>
      <w:numFmt w:val="bullet"/>
      <w:lvlText w:val=""/>
      <w:lvlJc w:val="left"/>
      <w:pPr>
        <w:ind w:left="766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86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06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26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46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66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86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06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26" w:hanging="360"/>
      </w:pPr>
      <w:rPr>
        <w:rFonts w:ascii="Wingdings" w:hAnsi="Wingdings" w:hint="default"/>
      </w:rPr>
    </w:lvl>
  </w:abstractNum>
  <w:abstractNum w:abstractNumId="2" w15:restartNumberingAfterBreak="0">
    <w:nsid w:val="75C85DCB"/>
    <w:multiLevelType w:val="hybridMultilevel"/>
    <w:tmpl w:val="177E92F6"/>
    <w:lvl w:ilvl="0" w:tplc="6D5254A2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3094E588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8E8D532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768A74E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244BA74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3BE57BA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F079F8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C789A8A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56832BE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765228005">
    <w:abstractNumId w:val="0"/>
  </w:num>
  <w:num w:numId="2" w16cid:durableId="1942906093">
    <w:abstractNumId w:val="1"/>
  </w:num>
  <w:num w:numId="3" w16cid:durableId="15507676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ublic Health Nutrition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avpwx9ustfapefw99x29w695pdxfp5tvr5&quot;&gt;My EndNote Library&lt;record-ids&gt;&lt;item&gt;1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/record-ids&gt;&lt;/item&gt;&lt;/Libraries&gt;"/>
  </w:docVars>
  <w:rsids>
    <w:rsidRoot w:val="006240D6"/>
    <w:rsid w:val="00001091"/>
    <w:rsid w:val="00001304"/>
    <w:rsid w:val="00001BF2"/>
    <w:rsid w:val="00001CDE"/>
    <w:rsid w:val="00001D42"/>
    <w:rsid w:val="00001E2A"/>
    <w:rsid w:val="00003EA0"/>
    <w:rsid w:val="00004C34"/>
    <w:rsid w:val="00004DB4"/>
    <w:rsid w:val="00004E62"/>
    <w:rsid w:val="00005533"/>
    <w:rsid w:val="00005C4F"/>
    <w:rsid w:val="000100CE"/>
    <w:rsid w:val="00010793"/>
    <w:rsid w:val="00010B93"/>
    <w:rsid w:val="00011265"/>
    <w:rsid w:val="000119E3"/>
    <w:rsid w:val="00011AD8"/>
    <w:rsid w:val="00011B80"/>
    <w:rsid w:val="00011FA6"/>
    <w:rsid w:val="00013B88"/>
    <w:rsid w:val="00014453"/>
    <w:rsid w:val="000149B6"/>
    <w:rsid w:val="00014AAD"/>
    <w:rsid w:val="00014AC9"/>
    <w:rsid w:val="00014AD1"/>
    <w:rsid w:val="0001619F"/>
    <w:rsid w:val="0001698A"/>
    <w:rsid w:val="000211F7"/>
    <w:rsid w:val="0002172C"/>
    <w:rsid w:val="0002196F"/>
    <w:rsid w:val="0002252F"/>
    <w:rsid w:val="00023012"/>
    <w:rsid w:val="000231DF"/>
    <w:rsid w:val="00024134"/>
    <w:rsid w:val="00024848"/>
    <w:rsid w:val="00024E02"/>
    <w:rsid w:val="0002527C"/>
    <w:rsid w:val="0003153C"/>
    <w:rsid w:val="00031C19"/>
    <w:rsid w:val="0003225A"/>
    <w:rsid w:val="000329C6"/>
    <w:rsid w:val="00032A16"/>
    <w:rsid w:val="00032DEF"/>
    <w:rsid w:val="0003619E"/>
    <w:rsid w:val="00036281"/>
    <w:rsid w:val="00037A9D"/>
    <w:rsid w:val="0004089D"/>
    <w:rsid w:val="0004158A"/>
    <w:rsid w:val="00042695"/>
    <w:rsid w:val="00043421"/>
    <w:rsid w:val="00045176"/>
    <w:rsid w:val="0004567D"/>
    <w:rsid w:val="000459F5"/>
    <w:rsid w:val="00046166"/>
    <w:rsid w:val="0004711B"/>
    <w:rsid w:val="00047227"/>
    <w:rsid w:val="00047EE8"/>
    <w:rsid w:val="000500D4"/>
    <w:rsid w:val="000506D1"/>
    <w:rsid w:val="000509C9"/>
    <w:rsid w:val="0005121E"/>
    <w:rsid w:val="00051A00"/>
    <w:rsid w:val="00051C7A"/>
    <w:rsid w:val="000537AC"/>
    <w:rsid w:val="00053A46"/>
    <w:rsid w:val="000540B8"/>
    <w:rsid w:val="0005579B"/>
    <w:rsid w:val="000560ED"/>
    <w:rsid w:val="00057455"/>
    <w:rsid w:val="00057A32"/>
    <w:rsid w:val="00060BDE"/>
    <w:rsid w:val="00060D0E"/>
    <w:rsid w:val="00062809"/>
    <w:rsid w:val="00062EAD"/>
    <w:rsid w:val="0006422A"/>
    <w:rsid w:val="00064CBC"/>
    <w:rsid w:val="00066D9D"/>
    <w:rsid w:val="0006775D"/>
    <w:rsid w:val="00070038"/>
    <w:rsid w:val="00070CA0"/>
    <w:rsid w:val="00071214"/>
    <w:rsid w:val="00071DB3"/>
    <w:rsid w:val="00072FFA"/>
    <w:rsid w:val="0007330D"/>
    <w:rsid w:val="00073E1A"/>
    <w:rsid w:val="00075257"/>
    <w:rsid w:val="000756F3"/>
    <w:rsid w:val="000757E4"/>
    <w:rsid w:val="00075BC1"/>
    <w:rsid w:val="000763CE"/>
    <w:rsid w:val="00076CFC"/>
    <w:rsid w:val="00076D82"/>
    <w:rsid w:val="00077DD1"/>
    <w:rsid w:val="00080B62"/>
    <w:rsid w:val="00081987"/>
    <w:rsid w:val="00081F4E"/>
    <w:rsid w:val="00083D78"/>
    <w:rsid w:val="0008444F"/>
    <w:rsid w:val="000846BD"/>
    <w:rsid w:val="00084709"/>
    <w:rsid w:val="00084C85"/>
    <w:rsid w:val="00085052"/>
    <w:rsid w:val="000858BA"/>
    <w:rsid w:val="00085D2B"/>
    <w:rsid w:val="00087D96"/>
    <w:rsid w:val="0009080B"/>
    <w:rsid w:val="00090FC6"/>
    <w:rsid w:val="000911C5"/>
    <w:rsid w:val="000914B2"/>
    <w:rsid w:val="00091C3D"/>
    <w:rsid w:val="00091EBA"/>
    <w:rsid w:val="000920D7"/>
    <w:rsid w:val="0009240D"/>
    <w:rsid w:val="000929CC"/>
    <w:rsid w:val="00092A49"/>
    <w:rsid w:val="00095910"/>
    <w:rsid w:val="000969F2"/>
    <w:rsid w:val="000969FB"/>
    <w:rsid w:val="00096BB2"/>
    <w:rsid w:val="00096D05"/>
    <w:rsid w:val="0009718B"/>
    <w:rsid w:val="000A003C"/>
    <w:rsid w:val="000A0BC6"/>
    <w:rsid w:val="000A1722"/>
    <w:rsid w:val="000A1CFA"/>
    <w:rsid w:val="000A2105"/>
    <w:rsid w:val="000A2678"/>
    <w:rsid w:val="000A39CB"/>
    <w:rsid w:val="000A41F8"/>
    <w:rsid w:val="000A4D2A"/>
    <w:rsid w:val="000A55B1"/>
    <w:rsid w:val="000A5C8F"/>
    <w:rsid w:val="000A6370"/>
    <w:rsid w:val="000A68AD"/>
    <w:rsid w:val="000A7AB5"/>
    <w:rsid w:val="000B0D4A"/>
    <w:rsid w:val="000B1097"/>
    <w:rsid w:val="000B1E4F"/>
    <w:rsid w:val="000B334B"/>
    <w:rsid w:val="000B454F"/>
    <w:rsid w:val="000B4CF6"/>
    <w:rsid w:val="000B5CA0"/>
    <w:rsid w:val="000B5CE1"/>
    <w:rsid w:val="000C0B71"/>
    <w:rsid w:val="000C0D4D"/>
    <w:rsid w:val="000C102B"/>
    <w:rsid w:val="000C1634"/>
    <w:rsid w:val="000C1F75"/>
    <w:rsid w:val="000C3B2B"/>
    <w:rsid w:val="000C4570"/>
    <w:rsid w:val="000C6209"/>
    <w:rsid w:val="000C64B7"/>
    <w:rsid w:val="000C71CA"/>
    <w:rsid w:val="000C7523"/>
    <w:rsid w:val="000C76BB"/>
    <w:rsid w:val="000C7865"/>
    <w:rsid w:val="000D0287"/>
    <w:rsid w:val="000D1A4C"/>
    <w:rsid w:val="000D2125"/>
    <w:rsid w:val="000D2826"/>
    <w:rsid w:val="000D369F"/>
    <w:rsid w:val="000D467E"/>
    <w:rsid w:val="000D4CB8"/>
    <w:rsid w:val="000D4FE0"/>
    <w:rsid w:val="000D511A"/>
    <w:rsid w:val="000D7304"/>
    <w:rsid w:val="000E01A8"/>
    <w:rsid w:val="000E0392"/>
    <w:rsid w:val="000E0D56"/>
    <w:rsid w:val="000E1AF3"/>
    <w:rsid w:val="000E3604"/>
    <w:rsid w:val="000E3EC3"/>
    <w:rsid w:val="000E450E"/>
    <w:rsid w:val="000E51D1"/>
    <w:rsid w:val="000E51DE"/>
    <w:rsid w:val="000E51E2"/>
    <w:rsid w:val="000E51EF"/>
    <w:rsid w:val="000E5BB0"/>
    <w:rsid w:val="000E5E31"/>
    <w:rsid w:val="000E7FB6"/>
    <w:rsid w:val="000F02F1"/>
    <w:rsid w:val="000F0AD5"/>
    <w:rsid w:val="000F0C4D"/>
    <w:rsid w:val="000F0C64"/>
    <w:rsid w:val="000F0EDD"/>
    <w:rsid w:val="000F159E"/>
    <w:rsid w:val="000F1E6E"/>
    <w:rsid w:val="000F1F6F"/>
    <w:rsid w:val="000F2111"/>
    <w:rsid w:val="000F348B"/>
    <w:rsid w:val="000F3625"/>
    <w:rsid w:val="000F4AE1"/>
    <w:rsid w:val="000F4B6A"/>
    <w:rsid w:val="000F4C86"/>
    <w:rsid w:val="000F4D22"/>
    <w:rsid w:val="000F518B"/>
    <w:rsid w:val="000F57A3"/>
    <w:rsid w:val="000F5BE7"/>
    <w:rsid w:val="000F612F"/>
    <w:rsid w:val="000F6A8D"/>
    <w:rsid w:val="000F7383"/>
    <w:rsid w:val="000F7AB4"/>
    <w:rsid w:val="00100525"/>
    <w:rsid w:val="001011EB"/>
    <w:rsid w:val="00101391"/>
    <w:rsid w:val="0010299D"/>
    <w:rsid w:val="00102D7C"/>
    <w:rsid w:val="00102DED"/>
    <w:rsid w:val="00103522"/>
    <w:rsid w:val="00103B91"/>
    <w:rsid w:val="001047E3"/>
    <w:rsid w:val="0010499F"/>
    <w:rsid w:val="00104D56"/>
    <w:rsid w:val="00104EC7"/>
    <w:rsid w:val="00105911"/>
    <w:rsid w:val="00105C1B"/>
    <w:rsid w:val="0010770E"/>
    <w:rsid w:val="001077B9"/>
    <w:rsid w:val="00107C30"/>
    <w:rsid w:val="00107C7A"/>
    <w:rsid w:val="001108D6"/>
    <w:rsid w:val="00110A15"/>
    <w:rsid w:val="00111648"/>
    <w:rsid w:val="00111C6E"/>
    <w:rsid w:val="00111E09"/>
    <w:rsid w:val="00112CDB"/>
    <w:rsid w:val="00112CFA"/>
    <w:rsid w:val="00112E09"/>
    <w:rsid w:val="00112F65"/>
    <w:rsid w:val="0011424D"/>
    <w:rsid w:val="00114573"/>
    <w:rsid w:val="00114A54"/>
    <w:rsid w:val="00114AA9"/>
    <w:rsid w:val="00115018"/>
    <w:rsid w:val="00115114"/>
    <w:rsid w:val="00115C25"/>
    <w:rsid w:val="0011691E"/>
    <w:rsid w:val="00116D2D"/>
    <w:rsid w:val="001179D8"/>
    <w:rsid w:val="00120E11"/>
    <w:rsid w:val="0012159B"/>
    <w:rsid w:val="00121CB7"/>
    <w:rsid w:val="001223A2"/>
    <w:rsid w:val="0012260F"/>
    <w:rsid w:val="00123036"/>
    <w:rsid w:val="00123677"/>
    <w:rsid w:val="001250A7"/>
    <w:rsid w:val="00125262"/>
    <w:rsid w:val="001257E3"/>
    <w:rsid w:val="0012617B"/>
    <w:rsid w:val="00126540"/>
    <w:rsid w:val="00126A71"/>
    <w:rsid w:val="00127566"/>
    <w:rsid w:val="00127EA9"/>
    <w:rsid w:val="00131B7C"/>
    <w:rsid w:val="001324A9"/>
    <w:rsid w:val="00132C1D"/>
    <w:rsid w:val="00132E62"/>
    <w:rsid w:val="00133E11"/>
    <w:rsid w:val="00134BC7"/>
    <w:rsid w:val="00135242"/>
    <w:rsid w:val="00135D9F"/>
    <w:rsid w:val="00136A7E"/>
    <w:rsid w:val="00136E49"/>
    <w:rsid w:val="0013759A"/>
    <w:rsid w:val="001376F3"/>
    <w:rsid w:val="0014022F"/>
    <w:rsid w:val="001404E9"/>
    <w:rsid w:val="001413BD"/>
    <w:rsid w:val="0014220B"/>
    <w:rsid w:val="001424C6"/>
    <w:rsid w:val="00143E43"/>
    <w:rsid w:val="00144BD3"/>
    <w:rsid w:val="00145149"/>
    <w:rsid w:val="00145D8D"/>
    <w:rsid w:val="0014615F"/>
    <w:rsid w:val="00146600"/>
    <w:rsid w:val="00147A7F"/>
    <w:rsid w:val="00150140"/>
    <w:rsid w:val="001515B4"/>
    <w:rsid w:val="00152B3C"/>
    <w:rsid w:val="00152FCF"/>
    <w:rsid w:val="00153E2C"/>
    <w:rsid w:val="00154666"/>
    <w:rsid w:val="00156ACB"/>
    <w:rsid w:val="00156B05"/>
    <w:rsid w:val="00157E8D"/>
    <w:rsid w:val="00160051"/>
    <w:rsid w:val="00161007"/>
    <w:rsid w:val="00161483"/>
    <w:rsid w:val="001614C2"/>
    <w:rsid w:val="00161613"/>
    <w:rsid w:val="001624BA"/>
    <w:rsid w:val="00162867"/>
    <w:rsid w:val="00164D68"/>
    <w:rsid w:val="00166095"/>
    <w:rsid w:val="0016613A"/>
    <w:rsid w:val="00167798"/>
    <w:rsid w:val="001677A0"/>
    <w:rsid w:val="00167916"/>
    <w:rsid w:val="001701EA"/>
    <w:rsid w:val="001705BD"/>
    <w:rsid w:val="001731AF"/>
    <w:rsid w:val="001749A9"/>
    <w:rsid w:val="0017509C"/>
    <w:rsid w:val="00175243"/>
    <w:rsid w:val="001752AC"/>
    <w:rsid w:val="00176653"/>
    <w:rsid w:val="00176D4D"/>
    <w:rsid w:val="00176F09"/>
    <w:rsid w:val="00177D42"/>
    <w:rsid w:val="00180079"/>
    <w:rsid w:val="00180ACE"/>
    <w:rsid w:val="00180B8D"/>
    <w:rsid w:val="0018130B"/>
    <w:rsid w:val="00181B8C"/>
    <w:rsid w:val="00181BE0"/>
    <w:rsid w:val="00182DC7"/>
    <w:rsid w:val="00183AFB"/>
    <w:rsid w:val="001843E2"/>
    <w:rsid w:val="00186514"/>
    <w:rsid w:val="00187900"/>
    <w:rsid w:val="00187D65"/>
    <w:rsid w:val="001902A6"/>
    <w:rsid w:val="00190308"/>
    <w:rsid w:val="001909D2"/>
    <w:rsid w:val="001916A5"/>
    <w:rsid w:val="0019266D"/>
    <w:rsid w:val="00192C98"/>
    <w:rsid w:val="00192CCE"/>
    <w:rsid w:val="00193C01"/>
    <w:rsid w:val="00194091"/>
    <w:rsid w:val="00194159"/>
    <w:rsid w:val="00194322"/>
    <w:rsid w:val="00195230"/>
    <w:rsid w:val="0019655A"/>
    <w:rsid w:val="00196910"/>
    <w:rsid w:val="001A007E"/>
    <w:rsid w:val="001A1176"/>
    <w:rsid w:val="001A4E85"/>
    <w:rsid w:val="001A5950"/>
    <w:rsid w:val="001A63F2"/>
    <w:rsid w:val="001A6BB2"/>
    <w:rsid w:val="001A6E56"/>
    <w:rsid w:val="001B0B19"/>
    <w:rsid w:val="001B10B5"/>
    <w:rsid w:val="001B310B"/>
    <w:rsid w:val="001B36C6"/>
    <w:rsid w:val="001B3857"/>
    <w:rsid w:val="001B4068"/>
    <w:rsid w:val="001B42F9"/>
    <w:rsid w:val="001B4464"/>
    <w:rsid w:val="001B490D"/>
    <w:rsid w:val="001B590E"/>
    <w:rsid w:val="001B7630"/>
    <w:rsid w:val="001C1CF1"/>
    <w:rsid w:val="001C1DB6"/>
    <w:rsid w:val="001C25EA"/>
    <w:rsid w:val="001C2DA6"/>
    <w:rsid w:val="001C393D"/>
    <w:rsid w:val="001C590B"/>
    <w:rsid w:val="001C62BE"/>
    <w:rsid w:val="001C641F"/>
    <w:rsid w:val="001C64A3"/>
    <w:rsid w:val="001C6919"/>
    <w:rsid w:val="001C6F50"/>
    <w:rsid w:val="001D00E9"/>
    <w:rsid w:val="001D05A4"/>
    <w:rsid w:val="001D078A"/>
    <w:rsid w:val="001D09C2"/>
    <w:rsid w:val="001D3F22"/>
    <w:rsid w:val="001D7099"/>
    <w:rsid w:val="001D7795"/>
    <w:rsid w:val="001E0971"/>
    <w:rsid w:val="001E18AB"/>
    <w:rsid w:val="001E28A6"/>
    <w:rsid w:val="001E2CDA"/>
    <w:rsid w:val="001E3020"/>
    <w:rsid w:val="001E36EA"/>
    <w:rsid w:val="001E3F56"/>
    <w:rsid w:val="001E489F"/>
    <w:rsid w:val="001E48E6"/>
    <w:rsid w:val="001E49E8"/>
    <w:rsid w:val="001E4A9B"/>
    <w:rsid w:val="001E5512"/>
    <w:rsid w:val="001E6824"/>
    <w:rsid w:val="001E78B5"/>
    <w:rsid w:val="001E79D5"/>
    <w:rsid w:val="001F025D"/>
    <w:rsid w:val="001F06AC"/>
    <w:rsid w:val="001F09BE"/>
    <w:rsid w:val="001F0C3A"/>
    <w:rsid w:val="001F15F6"/>
    <w:rsid w:val="001F2440"/>
    <w:rsid w:val="001F2F5B"/>
    <w:rsid w:val="001F38E4"/>
    <w:rsid w:val="001F393F"/>
    <w:rsid w:val="001F3A56"/>
    <w:rsid w:val="001F4C1F"/>
    <w:rsid w:val="001F606A"/>
    <w:rsid w:val="002029B2"/>
    <w:rsid w:val="0020327C"/>
    <w:rsid w:val="00203364"/>
    <w:rsid w:val="00204328"/>
    <w:rsid w:val="002051E2"/>
    <w:rsid w:val="00205F8A"/>
    <w:rsid w:val="00206679"/>
    <w:rsid w:val="002066E2"/>
    <w:rsid w:val="0020787D"/>
    <w:rsid w:val="00207F47"/>
    <w:rsid w:val="0021089A"/>
    <w:rsid w:val="00210D33"/>
    <w:rsid w:val="00211838"/>
    <w:rsid w:val="00211918"/>
    <w:rsid w:val="002126FD"/>
    <w:rsid w:val="002145AB"/>
    <w:rsid w:val="002158F2"/>
    <w:rsid w:val="00215D0B"/>
    <w:rsid w:val="00215F4C"/>
    <w:rsid w:val="00216568"/>
    <w:rsid w:val="00216F51"/>
    <w:rsid w:val="002174BC"/>
    <w:rsid w:val="00217BA2"/>
    <w:rsid w:val="00217FA7"/>
    <w:rsid w:val="0022097A"/>
    <w:rsid w:val="00221630"/>
    <w:rsid w:val="002217ED"/>
    <w:rsid w:val="0022180C"/>
    <w:rsid w:val="00221AB9"/>
    <w:rsid w:val="00221B2F"/>
    <w:rsid w:val="002220C1"/>
    <w:rsid w:val="00222D40"/>
    <w:rsid w:val="0022327E"/>
    <w:rsid w:val="00223636"/>
    <w:rsid w:val="002240A0"/>
    <w:rsid w:val="00224EDA"/>
    <w:rsid w:val="002267DA"/>
    <w:rsid w:val="00227914"/>
    <w:rsid w:val="00227D64"/>
    <w:rsid w:val="00231527"/>
    <w:rsid w:val="00231E00"/>
    <w:rsid w:val="00232F28"/>
    <w:rsid w:val="002331F6"/>
    <w:rsid w:val="002340E8"/>
    <w:rsid w:val="00234DC1"/>
    <w:rsid w:val="00235F0D"/>
    <w:rsid w:val="00236470"/>
    <w:rsid w:val="0023685D"/>
    <w:rsid w:val="00236A53"/>
    <w:rsid w:val="0024055A"/>
    <w:rsid w:val="0024077D"/>
    <w:rsid w:val="00241214"/>
    <w:rsid w:val="002422F5"/>
    <w:rsid w:val="00242ED6"/>
    <w:rsid w:val="00243F48"/>
    <w:rsid w:val="00244EA2"/>
    <w:rsid w:val="00245AFB"/>
    <w:rsid w:val="00245C59"/>
    <w:rsid w:val="00246EEB"/>
    <w:rsid w:val="00246F08"/>
    <w:rsid w:val="00246FC1"/>
    <w:rsid w:val="00251550"/>
    <w:rsid w:val="00251C7D"/>
    <w:rsid w:val="00253C73"/>
    <w:rsid w:val="00254BA3"/>
    <w:rsid w:val="0025538F"/>
    <w:rsid w:val="00255507"/>
    <w:rsid w:val="002555BE"/>
    <w:rsid w:val="00255676"/>
    <w:rsid w:val="002566E8"/>
    <w:rsid w:val="00256CA7"/>
    <w:rsid w:val="00257AF3"/>
    <w:rsid w:val="00257EC3"/>
    <w:rsid w:val="00257F1F"/>
    <w:rsid w:val="00261203"/>
    <w:rsid w:val="002619EE"/>
    <w:rsid w:val="00263284"/>
    <w:rsid w:val="0026379F"/>
    <w:rsid w:val="00264E94"/>
    <w:rsid w:val="002656D6"/>
    <w:rsid w:val="00265F73"/>
    <w:rsid w:val="0026626B"/>
    <w:rsid w:val="002669BD"/>
    <w:rsid w:val="002672E5"/>
    <w:rsid w:val="0026760C"/>
    <w:rsid w:val="00267BC8"/>
    <w:rsid w:val="00267E82"/>
    <w:rsid w:val="00270A55"/>
    <w:rsid w:val="0027230F"/>
    <w:rsid w:val="00272901"/>
    <w:rsid w:val="00272C25"/>
    <w:rsid w:val="0027306B"/>
    <w:rsid w:val="00274340"/>
    <w:rsid w:val="0027449A"/>
    <w:rsid w:val="00274EE8"/>
    <w:rsid w:val="00275FC6"/>
    <w:rsid w:val="00276529"/>
    <w:rsid w:val="00276A25"/>
    <w:rsid w:val="00276D4B"/>
    <w:rsid w:val="00277044"/>
    <w:rsid w:val="002801D6"/>
    <w:rsid w:val="00280F61"/>
    <w:rsid w:val="002811D9"/>
    <w:rsid w:val="00281216"/>
    <w:rsid w:val="00281858"/>
    <w:rsid w:val="0028226A"/>
    <w:rsid w:val="00282640"/>
    <w:rsid w:val="00282D5D"/>
    <w:rsid w:val="0028396E"/>
    <w:rsid w:val="00284394"/>
    <w:rsid w:val="00284C86"/>
    <w:rsid w:val="00285154"/>
    <w:rsid w:val="00287623"/>
    <w:rsid w:val="00290DF7"/>
    <w:rsid w:val="00290E6D"/>
    <w:rsid w:val="002915DE"/>
    <w:rsid w:val="002917EF"/>
    <w:rsid w:val="00292852"/>
    <w:rsid w:val="00293C94"/>
    <w:rsid w:val="0029414C"/>
    <w:rsid w:val="002966E5"/>
    <w:rsid w:val="00296864"/>
    <w:rsid w:val="00297175"/>
    <w:rsid w:val="00297B87"/>
    <w:rsid w:val="002A043F"/>
    <w:rsid w:val="002A1A44"/>
    <w:rsid w:val="002A2955"/>
    <w:rsid w:val="002A31DC"/>
    <w:rsid w:val="002A3C2D"/>
    <w:rsid w:val="002A3E0D"/>
    <w:rsid w:val="002A4716"/>
    <w:rsid w:val="002A4BCE"/>
    <w:rsid w:val="002A6903"/>
    <w:rsid w:val="002A7228"/>
    <w:rsid w:val="002A7439"/>
    <w:rsid w:val="002A7508"/>
    <w:rsid w:val="002B0585"/>
    <w:rsid w:val="002B0C3A"/>
    <w:rsid w:val="002B0D56"/>
    <w:rsid w:val="002B15D6"/>
    <w:rsid w:val="002B2473"/>
    <w:rsid w:val="002B3137"/>
    <w:rsid w:val="002B3563"/>
    <w:rsid w:val="002B38F0"/>
    <w:rsid w:val="002B445A"/>
    <w:rsid w:val="002B470B"/>
    <w:rsid w:val="002B5E5E"/>
    <w:rsid w:val="002B603F"/>
    <w:rsid w:val="002B6B6E"/>
    <w:rsid w:val="002B75DD"/>
    <w:rsid w:val="002B7B4B"/>
    <w:rsid w:val="002C1D5E"/>
    <w:rsid w:val="002C217B"/>
    <w:rsid w:val="002C2ADF"/>
    <w:rsid w:val="002C2CF0"/>
    <w:rsid w:val="002C5135"/>
    <w:rsid w:val="002C5139"/>
    <w:rsid w:val="002C516A"/>
    <w:rsid w:val="002C5694"/>
    <w:rsid w:val="002C5789"/>
    <w:rsid w:val="002C59DF"/>
    <w:rsid w:val="002C5CF2"/>
    <w:rsid w:val="002C6611"/>
    <w:rsid w:val="002C6CD4"/>
    <w:rsid w:val="002C77B5"/>
    <w:rsid w:val="002D0C91"/>
    <w:rsid w:val="002D12B9"/>
    <w:rsid w:val="002D1A7E"/>
    <w:rsid w:val="002D1B01"/>
    <w:rsid w:val="002D1CAF"/>
    <w:rsid w:val="002D247A"/>
    <w:rsid w:val="002D3236"/>
    <w:rsid w:val="002D4021"/>
    <w:rsid w:val="002D54F2"/>
    <w:rsid w:val="002D5BAB"/>
    <w:rsid w:val="002D74DE"/>
    <w:rsid w:val="002D75F0"/>
    <w:rsid w:val="002D7AE9"/>
    <w:rsid w:val="002E1704"/>
    <w:rsid w:val="002E1F97"/>
    <w:rsid w:val="002E1FDE"/>
    <w:rsid w:val="002E2B85"/>
    <w:rsid w:val="002E3FC6"/>
    <w:rsid w:val="002E49E4"/>
    <w:rsid w:val="002E4CAC"/>
    <w:rsid w:val="002E637E"/>
    <w:rsid w:val="002E6ECB"/>
    <w:rsid w:val="002E7C0E"/>
    <w:rsid w:val="002F06A3"/>
    <w:rsid w:val="002F2293"/>
    <w:rsid w:val="002F2545"/>
    <w:rsid w:val="002F260F"/>
    <w:rsid w:val="002F2F9D"/>
    <w:rsid w:val="002F38C8"/>
    <w:rsid w:val="002F3956"/>
    <w:rsid w:val="002F3F75"/>
    <w:rsid w:val="002F4B0B"/>
    <w:rsid w:val="002F4D5E"/>
    <w:rsid w:val="002F62E0"/>
    <w:rsid w:val="002F6627"/>
    <w:rsid w:val="002F67CC"/>
    <w:rsid w:val="002F69C4"/>
    <w:rsid w:val="002F6C8E"/>
    <w:rsid w:val="00300566"/>
    <w:rsid w:val="0030066F"/>
    <w:rsid w:val="0030341E"/>
    <w:rsid w:val="00303BCF"/>
    <w:rsid w:val="0030447B"/>
    <w:rsid w:val="00304F8D"/>
    <w:rsid w:val="0030604F"/>
    <w:rsid w:val="00310BFB"/>
    <w:rsid w:val="003115BD"/>
    <w:rsid w:val="0031215C"/>
    <w:rsid w:val="00312E0C"/>
    <w:rsid w:val="00313519"/>
    <w:rsid w:val="00314294"/>
    <w:rsid w:val="00314E1F"/>
    <w:rsid w:val="00315033"/>
    <w:rsid w:val="003157CE"/>
    <w:rsid w:val="00315A24"/>
    <w:rsid w:val="00315C58"/>
    <w:rsid w:val="00315F07"/>
    <w:rsid w:val="00316789"/>
    <w:rsid w:val="00320418"/>
    <w:rsid w:val="00320567"/>
    <w:rsid w:val="00321148"/>
    <w:rsid w:val="00321BE1"/>
    <w:rsid w:val="00321C92"/>
    <w:rsid w:val="00322678"/>
    <w:rsid w:val="0032305F"/>
    <w:rsid w:val="00323A17"/>
    <w:rsid w:val="00324574"/>
    <w:rsid w:val="00324831"/>
    <w:rsid w:val="00324C18"/>
    <w:rsid w:val="00324EE9"/>
    <w:rsid w:val="003254AB"/>
    <w:rsid w:val="00325FDE"/>
    <w:rsid w:val="00326654"/>
    <w:rsid w:val="00327724"/>
    <w:rsid w:val="00327748"/>
    <w:rsid w:val="0033061A"/>
    <w:rsid w:val="00330BA6"/>
    <w:rsid w:val="00331FA1"/>
    <w:rsid w:val="00333B9E"/>
    <w:rsid w:val="003355E5"/>
    <w:rsid w:val="00335F1D"/>
    <w:rsid w:val="003377AE"/>
    <w:rsid w:val="00340B34"/>
    <w:rsid w:val="0034144E"/>
    <w:rsid w:val="00341F6B"/>
    <w:rsid w:val="00342077"/>
    <w:rsid w:val="003421D1"/>
    <w:rsid w:val="00343118"/>
    <w:rsid w:val="00343F0F"/>
    <w:rsid w:val="00344352"/>
    <w:rsid w:val="003447E2"/>
    <w:rsid w:val="0034509A"/>
    <w:rsid w:val="003458F8"/>
    <w:rsid w:val="00345F00"/>
    <w:rsid w:val="00346036"/>
    <w:rsid w:val="003461F1"/>
    <w:rsid w:val="003464AB"/>
    <w:rsid w:val="0034671B"/>
    <w:rsid w:val="00346EC6"/>
    <w:rsid w:val="00350AB5"/>
    <w:rsid w:val="00350C60"/>
    <w:rsid w:val="00350D05"/>
    <w:rsid w:val="0035203E"/>
    <w:rsid w:val="00353C0D"/>
    <w:rsid w:val="00355A02"/>
    <w:rsid w:val="003564BC"/>
    <w:rsid w:val="0035672C"/>
    <w:rsid w:val="003569ED"/>
    <w:rsid w:val="00357540"/>
    <w:rsid w:val="00360032"/>
    <w:rsid w:val="003605C1"/>
    <w:rsid w:val="00363021"/>
    <w:rsid w:val="0036451C"/>
    <w:rsid w:val="00364968"/>
    <w:rsid w:val="0036548B"/>
    <w:rsid w:val="00365BEE"/>
    <w:rsid w:val="00365D73"/>
    <w:rsid w:val="00365DAB"/>
    <w:rsid w:val="00366054"/>
    <w:rsid w:val="00366E2D"/>
    <w:rsid w:val="003670E6"/>
    <w:rsid w:val="00367155"/>
    <w:rsid w:val="00367347"/>
    <w:rsid w:val="0037028A"/>
    <w:rsid w:val="00370518"/>
    <w:rsid w:val="00370550"/>
    <w:rsid w:val="00370671"/>
    <w:rsid w:val="00371891"/>
    <w:rsid w:val="0037271A"/>
    <w:rsid w:val="0037341C"/>
    <w:rsid w:val="00373982"/>
    <w:rsid w:val="00373B34"/>
    <w:rsid w:val="00373F20"/>
    <w:rsid w:val="00373FDB"/>
    <w:rsid w:val="00374654"/>
    <w:rsid w:val="003747F3"/>
    <w:rsid w:val="00374A9A"/>
    <w:rsid w:val="0037577F"/>
    <w:rsid w:val="00376AC5"/>
    <w:rsid w:val="00376EA1"/>
    <w:rsid w:val="003775F7"/>
    <w:rsid w:val="0037783E"/>
    <w:rsid w:val="00377B51"/>
    <w:rsid w:val="00377D91"/>
    <w:rsid w:val="003805D0"/>
    <w:rsid w:val="00380CAA"/>
    <w:rsid w:val="00380E2C"/>
    <w:rsid w:val="003824E8"/>
    <w:rsid w:val="00382FD0"/>
    <w:rsid w:val="00383856"/>
    <w:rsid w:val="00384821"/>
    <w:rsid w:val="003857F3"/>
    <w:rsid w:val="003858A2"/>
    <w:rsid w:val="00385FF7"/>
    <w:rsid w:val="003862CD"/>
    <w:rsid w:val="00386BB4"/>
    <w:rsid w:val="0038741D"/>
    <w:rsid w:val="003877A9"/>
    <w:rsid w:val="003877EA"/>
    <w:rsid w:val="00390D49"/>
    <w:rsid w:val="0039127A"/>
    <w:rsid w:val="003917B0"/>
    <w:rsid w:val="00391E70"/>
    <w:rsid w:val="00393CAA"/>
    <w:rsid w:val="00394E9F"/>
    <w:rsid w:val="00395FF0"/>
    <w:rsid w:val="00397245"/>
    <w:rsid w:val="003978D0"/>
    <w:rsid w:val="003A02E5"/>
    <w:rsid w:val="003A1D07"/>
    <w:rsid w:val="003A1D95"/>
    <w:rsid w:val="003A20A8"/>
    <w:rsid w:val="003A23B2"/>
    <w:rsid w:val="003A6BBD"/>
    <w:rsid w:val="003A6D8B"/>
    <w:rsid w:val="003A705E"/>
    <w:rsid w:val="003A7D63"/>
    <w:rsid w:val="003B000B"/>
    <w:rsid w:val="003B1109"/>
    <w:rsid w:val="003B199C"/>
    <w:rsid w:val="003B1B08"/>
    <w:rsid w:val="003B28C8"/>
    <w:rsid w:val="003B2D20"/>
    <w:rsid w:val="003B42A2"/>
    <w:rsid w:val="003B4AB2"/>
    <w:rsid w:val="003B553B"/>
    <w:rsid w:val="003B5B5D"/>
    <w:rsid w:val="003B63CC"/>
    <w:rsid w:val="003C0473"/>
    <w:rsid w:val="003C15B4"/>
    <w:rsid w:val="003C15FA"/>
    <w:rsid w:val="003C18B0"/>
    <w:rsid w:val="003C28EC"/>
    <w:rsid w:val="003C2FB5"/>
    <w:rsid w:val="003C3E4F"/>
    <w:rsid w:val="003C4563"/>
    <w:rsid w:val="003C46CF"/>
    <w:rsid w:val="003C4D77"/>
    <w:rsid w:val="003C5095"/>
    <w:rsid w:val="003C6145"/>
    <w:rsid w:val="003C6886"/>
    <w:rsid w:val="003C7917"/>
    <w:rsid w:val="003D03BC"/>
    <w:rsid w:val="003D139E"/>
    <w:rsid w:val="003D144E"/>
    <w:rsid w:val="003D2615"/>
    <w:rsid w:val="003D2C47"/>
    <w:rsid w:val="003D5227"/>
    <w:rsid w:val="003D52D5"/>
    <w:rsid w:val="003D6957"/>
    <w:rsid w:val="003D6DC1"/>
    <w:rsid w:val="003D7A22"/>
    <w:rsid w:val="003E10DC"/>
    <w:rsid w:val="003E17D1"/>
    <w:rsid w:val="003E19B8"/>
    <w:rsid w:val="003E19D6"/>
    <w:rsid w:val="003E2D49"/>
    <w:rsid w:val="003E3B0E"/>
    <w:rsid w:val="003E40D6"/>
    <w:rsid w:val="003E41A9"/>
    <w:rsid w:val="003E6996"/>
    <w:rsid w:val="003E6DC5"/>
    <w:rsid w:val="003E73A2"/>
    <w:rsid w:val="003E7ACC"/>
    <w:rsid w:val="003F0B63"/>
    <w:rsid w:val="003F23DF"/>
    <w:rsid w:val="003F26C1"/>
    <w:rsid w:val="003F284F"/>
    <w:rsid w:val="003F2AE4"/>
    <w:rsid w:val="003F2F20"/>
    <w:rsid w:val="003F3902"/>
    <w:rsid w:val="003F3954"/>
    <w:rsid w:val="003F3F44"/>
    <w:rsid w:val="003F43B3"/>
    <w:rsid w:val="003F48E0"/>
    <w:rsid w:val="003F6CD2"/>
    <w:rsid w:val="003F7256"/>
    <w:rsid w:val="00401943"/>
    <w:rsid w:val="00401B38"/>
    <w:rsid w:val="00401F6F"/>
    <w:rsid w:val="00402A63"/>
    <w:rsid w:val="00402FEA"/>
    <w:rsid w:val="0040321F"/>
    <w:rsid w:val="0040346D"/>
    <w:rsid w:val="00403AA8"/>
    <w:rsid w:val="0040426B"/>
    <w:rsid w:val="004053E5"/>
    <w:rsid w:val="004056A8"/>
    <w:rsid w:val="00406083"/>
    <w:rsid w:val="004060D6"/>
    <w:rsid w:val="00406D67"/>
    <w:rsid w:val="00407200"/>
    <w:rsid w:val="00407620"/>
    <w:rsid w:val="00407F67"/>
    <w:rsid w:val="004106C8"/>
    <w:rsid w:val="004108B4"/>
    <w:rsid w:val="004109FD"/>
    <w:rsid w:val="00411344"/>
    <w:rsid w:val="00412152"/>
    <w:rsid w:val="00412FA9"/>
    <w:rsid w:val="004143E7"/>
    <w:rsid w:val="00414C48"/>
    <w:rsid w:val="00416AD9"/>
    <w:rsid w:val="00416FC1"/>
    <w:rsid w:val="00417C4C"/>
    <w:rsid w:val="004206CC"/>
    <w:rsid w:val="004214EF"/>
    <w:rsid w:val="0042186C"/>
    <w:rsid w:val="00422E49"/>
    <w:rsid w:val="004230EC"/>
    <w:rsid w:val="00423650"/>
    <w:rsid w:val="00424A72"/>
    <w:rsid w:val="00426130"/>
    <w:rsid w:val="00426589"/>
    <w:rsid w:val="004269AC"/>
    <w:rsid w:val="00427DF5"/>
    <w:rsid w:val="00427E80"/>
    <w:rsid w:val="00430368"/>
    <w:rsid w:val="004315C3"/>
    <w:rsid w:val="00431FFE"/>
    <w:rsid w:val="00434179"/>
    <w:rsid w:val="00434211"/>
    <w:rsid w:val="004343CD"/>
    <w:rsid w:val="00435A97"/>
    <w:rsid w:val="00435BDD"/>
    <w:rsid w:val="004363B0"/>
    <w:rsid w:val="00436FD5"/>
    <w:rsid w:val="00437DB4"/>
    <w:rsid w:val="00437E8E"/>
    <w:rsid w:val="00437FF0"/>
    <w:rsid w:val="004407C7"/>
    <w:rsid w:val="00440FEE"/>
    <w:rsid w:val="00441698"/>
    <w:rsid w:val="00442804"/>
    <w:rsid w:val="00442EF8"/>
    <w:rsid w:val="0044382D"/>
    <w:rsid w:val="004445ED"/>
    <w:rsid w:val="00444FA3"/>
    <w:rsid w:val="004455A1"/>
    <w:rsid w:val="004456ED"/>
    <w:rsid w:val="004462D7"/>
    <w:rsid w:val="0044647A"/>
    <w:rsid w:val="0044659B"/>
    <w:rsid w:val="00446975"/>
    <w:rsid w:val="00446B88"/>
    <w:rsid w:val="0044789D"/>
    <w:rsid w:val="00447A68"/>
    <w:rsid w:val="0045024E"/>
    <w:rsid w:val="00450752"/>
    <w:rsid w:val="00450E56"/>
    <w:rsid w:val="00451D2E"/>
    <w:rsid w:val="004521B5"/>
    <w:rsid w:val="00453965"/>
    <w:rsid w:val="00453FD8"/>
    <w:rsid w:val="00455B83"/>
    <w:rsid w:val="004566D7"/>
    <w:rsid w:val="0045715C"/>
    <w:rsid w:val="004572CC"/>
    <w:rsid w:val="004576FD"/>
    <w:rsid w:val="00457F2E"/>
    <w:rsid w:val="004610CA"/>
    <w:rsid w:val="00463307"/>
    <w:rsid w:val="00463C6D"/>
    <w:rsid w:val="00463E9F"/>
    <w:rsid w:val="004648ED"/>
    <w:rsid w:val="0046503D"/>
    <w:rsid w:val="004651B9"/>
    <w:rsid w:val="0046524E"/>
    <w:rsid w:val="0046696E"/>
    <w:rsid w:val="0046700D"/>
    <w:rsid w:val="004673EC"/>
    <w:rsid w:val="00467E65"/>
    <w:rsid w:val="00470D8F"/>
    <w:rsid w:val="00471339"/>
    <w:rsid w:val="0047372A"/>
    <w:rsid w:val="0047597C"/>
    <w:rsid w:val="004759A8"/>
    <w:rsid w:val="00475EBD"/>
    <w:rsid w:val="00475F92"/>
    <w:rsid w:val="00476D5C"/>
    <w:rsid w:val="00477C17"/>
    <w:rsid w:val="00480C61"/>
    <w:rsid w:val="00482674"/>
    <w:rsid w:val="004826D6"/>
    <w:rsid w:val="00482E37"/>
    <w:rsid w:val="00483177"/>
    <w:rsid w:val="00483344"/>
    <w:rsid w:val="00483679"/>
    <w:rsid w:val="00483E09"/>
    <w:rsid w:val="0048662D"/>
    <w:rsid w:val="0049029A"/>
    <w:rsid w:val="00490C80"/>
    <w:rsid w:val="00490ECF"/>
    <w:rsid w:val="00491CE1"/>
    <w:rsid w:val="00492FCA"/>
    <w:rsid w:val="00493647"/>
    <w:rsid w:val="00493E48"/>
    <w:rsid w:val="00495B8C"/>
    <w:rsid w:val="004964DB"/>
    <w:rsid w:val="00496D3C"/>
    <w:rsid w:val="00496E8F"/>
    <w:rsid w:val="00497C68"/>
    <w:rsid w:val="004A0873"/>
    <w:rsid w:val="004A0F89"/>
    <w:rsid w:val="004A171D"/>
    <w:rsid w:val="004A1B0E"/>
    <w:rsid w:val="004A2C8C"/>
    <w:rsid w:val="004A4122"/>
    <w:rsid w:val="004A742F"/>
    <w:rsid w:val="004A74C7"/>
    <w:rsid w:val="004A7D59"/>
    <w:rsid w:val="004B06DB"/>
    <w:rsid w:val="004B0AC0"/>
    <w:rsid w:val="004B0E96"/>
    <w:rsid w:val="004B0EDE"/>
    <w:rsid w:val="004B19C5"/>
    <w:rsid w:val="004B1B27"/>
    <w:rsid w:val="004B1DA0"/>
    <w:rsid w:val="004B1FB6"/>
    <w:rsid w:val="004B20ED"/>
    <w:rsid w:val="004B24A3"/>
    <w:rsid w:val="004B2D97"/>
    <w:rsid w:val="004B38FE"/>
    <w:rsid w:val="004B3FA8"/>
    <w:rsid w:val="004B4445"/>
    <w:rsid w:val="004B53AF"/>
    <w:rsid w:val="004B579D"/>
    <w:rsid w:val="004B5A4F"/>
    <w:rsid w:val="004B5BB8"/>
    <w:rsid w:val="004B6817"/>
    <w:rsid w:val="004B6AD0"/>
    <w:rsid w:val="004B6E46"/>
    <w:rsid w:val="004B6EBD"/>
    <w:rsid w:val="004B77A1"/>
    <w:rsid w:val="004B7E56"/>
    <w:rsid w:val="004C0550"/>
    <w:rsid w:val="004C05F8"/>
    <w:rsid w:val="004C0618"/>
    <w:rsid w:val="004C0763"/>
    <w:rsid w:val="004C1E78"/>
    <w:rsid w:val="004C4C26"/>
    <w:rsid w:val="004C5886"/>
    <w:rsid w:val="004C7678"/>
    <w:rsid w:val="004C7988"/>
    <w:rsid w:val="004C7AD0"/>
    <w:rsid w:val="004C7E32"/>
    <w:rsid w:val="004D0A39"/>
    <w:rsid w:val="004D1D25"/>
    <w:rsid w:val="004D21CA"/>
    <w:rsid w:val="004D272E"/>
    <w:rsid w:val="004D2912"/>
    <w:rsid w:val="004D3DE6"/>
    <w:rsid w:val="004D3E3A"/>
    <w:rsid w:val="004D56E7"/>
    <w:rsid w:val="004D5DEC"/>
    <w:rsid w:val="004D7543"/>
    <w:rsid w:val="004D75B6"/>
    <w:rsid w:val="004D787B"/>
    <w:rsid w:val="004E0B6D"/>
    <w:rsid w:val="004E13A8"/>
    <w:rsid w:val="004E19D1"/>
    <w:rsid w:val="004E2EA0"/>
    <w:rsid w:val="004E3321"/>
    <w:rsid w:val="004E3491"/>
    <w:rsid w:val="004E3A7E"/>
    <w:rsid w:val="004E3F9C"/>
    <w:rsid w:val="004E4F99"/>
    <w:rsid w:val="004E52C5"/>
    <w:rsid w:val="004E536A"/>
    <w:rsid w:val="004E59C7"/>
    <w:rsid w:val="004E6526"/>
    <w:rsid w:val="004E65C1"/>
    <w:rsid w:val="004E6EAD"/>
    <w:rsid w:val="004F09B8"/>
    <w:rsid w:val="004F09EC"/>
    <w:rsid w:val="004F0A12"/>
    <w:rsid w:val="004F1691"/>
    <w:rsid w:val="004F20F7"/>
    <w:rsid w:val="004F2314"/>
    <w:rsid w:val="004F2963"/>
    <w:rsid w:val="004F2F5A"/>
    <w:rsid w:val="004F2FE3"/>
    <w:rsid w:val="004F3659"/>
    <w:rsid w:val="004F36E9"/>
    <w:rsid w:val="004F5C2D"/>
    <w:rsid w:val="004F5EAD"/>
    <w:rsid w:val="004F6617"/>
    <w:rsid w:val="004F6D1C"/>
    <w:rsid w:val="004F718F"/>
    <w:rsid w:val="004F78C2"/>
    <w:rsid w:val="00500606"/>
    <w:rsid w:val="00500C42"/>
    <w:rsid w:val="005011AC"/>
    <w:rsid w:val="0050151C"/>
    <w:rsid w:val="00501D43"/>
    <w:rsid w:val="00502217"/>
    <w:rsid w:val="00502766"/>
    <w:rsid w:val="00502A6B"/>
    <w:rsid w:val="00503740"/>
    <w:rsid w:val="00503D99"/>
    <w:rsid w:val="00504586"/>
    <w:rsid w:val="00504A2F"/>
    <w:rsid w:val="005059AB"/>
    <w:rsid w:val="00505EA7"/>
    <w:rsid w:val="0050679D"/>
    <w:rsid w:val="00506FE7"/>
    <w:rsid w:val="0050701D"/>
    <w:rsid w:val="00507AFC"/>
    <w:rsid w:val="005102DA"/>
    <w:rsid w:val="00510A99"/>
    <w:rsid w:val="00511354"/>
    <w:rsid w:val="00511D38"/>
    <w:rsid w:val="0051204E"/>
    <w:rsid w:val="005132C0"/>
    <w:rsid w:val="00513520"/>
    <w:rsid w:val="00513B72"/>
    <w:rsid w:val="00513FB5"/>
    <w:rsid w:val="00514417"/>
    <w:rsid w:val="00515256"/>
    <w:rsid w:val="00515714"/>
    <w:rsid w:val="00515819"/>
    <w:rsid w:val="0051595F"/>
    <w:rsid w:val="00515A94"/>
    <w:rsid w:val="00515FBD"/>
    <w:rsid w:val="005161AA"/>
    <w:rsid w:val="005167A9"/>
    <w:rsid w:val="00516806"/>
    <w:rsid w:val="00516F7D"/>
    <w:rsid w:val="00516FF3"/>
    <w:rsid w:val="00520530"/>
    <w:rsid w:val="005206AD"/>
    <w:rsid w:val="00520866"/>
    <w:rsid w:val="0052244C"/>
    <w:rsid w:val="00523493"/>
    <w:rsid w:val="005238C0"/>
    <w:rsid w:val="00523A00"/>
    <w:rsid w:val="00523E0E"/>
    <w:rsid w:val="005242EA"/>
    <w:rsid w:val="00526A98"/>
    <w:rsid w:val="00526BFD"/>
    <w:rsid w:val="00527801"/>
    <w:rsid w:val="00527B8C"/>
    <w:rsid w:val="00530984"/>
    <w:rsid w:val="00530E40"/>
    <w:rsid w:val="00531862"/>
    <w:rsid w:val="00531952"/>
    <w:rsid w:val="00532D9D"/>
    <w:rsid w:val="0053479B"/>
    <w:rsid w:val="00537205"/>
    <w:rsid w:val="00537FDA"/>
    <w:rsid w:val="005402F3"/>
    <w:rsid w:val="00540B40"/>
    <w:rsid w:val="00540B5B"/>
    <w:rsid w:val="00541846"/>
    <w:rsid w:val="005429EE"/>
    <w:rsid w:val="00543874"/>
    <w:rsid w:val="00543AA9"/>
    <w:rsid w:val="005457DF"/>
    <w:rsid w:val="00546504"/>
    <w:rsid w:val="00546F80"/>
    <w:rsid w:val="00546FDF"/>
    <w:rsid w:val="005470AF"/>
    <w:rsid w:val="005476A3"/>
    <w:rsid w:val="00550026"/>
    <w:rsid w:val="00550AEF"/>
    <w:rsid w:val="00552216"/>
    <w:rsid w:val="005527A0"/>
    <w:rsid w:val="005527F3"/>
    <w:rsid w:val="00554F07"/>
    <w:rsid w:val="0055501B"/>
    <w:rsid w:val="00555A5E"/>
    <w:rsid w:val="00555AC3"/>
    <w:rsid w:val="005564B8"/>
    <w:rsid w:val="00556C22"/>
    <w:rsid w:val="00556E0D"/>
    <w:rsid w:val="0055705D"/>
    <w:rsid w:val="00557068"/>
    <w:rsid w:val="00557358"/>
    <w:rsid w:val="005629A5"/>
    <w:rsid w:val="00562C4C"/>
    <w:rsid w:val="00562FB3"/>
    <w:rsid w:val="00564C00"/>
    <w:rsid w:val="005653D0"/>
    <w:rsid w:val="005662C1"/>
    <w:rsid w:val="00567E43"/>
    <w:rsid w:val="0057039B"/>
    <w:rsid w:val="00570981"/>
    <w:rsid w:val="00570EA0"/>
    <w:rsid w:val="00572742"/>
    <w:rsid w:val="00572937"/>
    <w:rsid w:val="0057315F"/>
    <w:rsid w:val="00573373"/>
    <w:rsid w:val="0057337B"/>
    <w:rsid w:val="00574969"/>
    <w:rsid w:val="005758E0"/>
    <w:rsid w:val="005764A6"/>
    <w:rsid w:val="005769FE"/>
    <w:rsid w:val="00577219"/>
    <w:rsid w:val="005802FE"/>
    <w:rsid w:val="00580AE8"/>
    <w:rsid w:val="00581544"/>
    <w:rsid w:val="00581C93"/>
    <w:rsid w:val="005829A5"/>
    <w:rsid w:val="00582FAF"/>
    <w:rsid w:val="00584FA1"/>
    <w:rsid w:val="00585097"/>
    <w:rsid w:val="00585837"/>
    <w:rsid w:val="0058680F"/>
    <w:rsid w:val="00586B21"/>
    <w:rsid w:val="00586E29"/>
    <w:rsid w:val="005875E7"/>
    <w:rsid w:val="005877C4"/>
    <w:rsid w:val="005903B3"/>
    <w:rsid w:val="00590CCE"/>
    <w:rsid w:val="00590EE8"/>
    <w:rsid w:val="0059239E"/>
    <w:rsid w:val="005928D5"/>
    <w:rsid w:val="00592D8A"/>
    <w:rsid w:val="00593D83"/>
    <w:rsid w:val="00594C92"/>
    <w:rsid w:val="00595575"/>
    <w:rsid w:val="00596461"/>
    <w:rsid w:val="0059704A"/>
    <w:rsid w:val="0059737C"/>
    <w:rsid w:val="00597680"/>
    <w:rsid w:val="00597C38"/>
    <w:rsid w:val="005A09F0"/>
    <w:rsid w:val="005A0B4B"/>
    <w:rsid w:val="005A0E3F"/>
    <w:rsid w:val="005A1231"/>
    <w:rsid w:val="005A2283"/>
    <w:rsid w:val="005A297B"/>
    <w:rsid w:val="005A2CE6"/>
    <w:rsid w:val="005A361F"/>
    <w:rsid w:val="005A39EA"/>
    <w:rsid w:val="005A51D7"/>
    <w:rsid w:val="005A5916"/>
    <w:rsid w:val="005A7582"/>
    <w:rsid w:val="005B1259"/>
    <w:rsid w:val="005B25C5"/>
    <w:rsid w:val="005B29CA"/>
    <w:rsid w:val="005B2B2F"/>
    <w:rsid w:val="005B38E6"/>
    <w:rsid w:val="005B43CA"/>
    <w:rsid w:val="005B50D8"/>
    <w:rsid w:val="005B5858"/>
    <w:rsid w:val="005B5B79"/>
    <w:rsid w:val="005B63A0"/>
    <w:rsid w:val="005B65ED"/>
    <w:rsid w:val="005B6E05"/>
    <w:rsid w:val="005B6EAA"/>
    <w:rsid w:val="005B70AA"/>
    <w:rsid w:val="005B7BFA"/>
    <w:rsid w:val="005C038F"/>
    <w:rsid w:val="005C073C"/>
    <w:rsid w:val="005C21A2"/>
    <w:rsid w:val="005C29EE"/>
    <w:rsid w:val="005C2B4A"/>
    <w:rsid w:val="005C2C17"/>
    <w:rsid w:val="005C4610"/>
    <w:rsid w:val="005C4FF8"/>
    <w:rsid w:val="005C7333"/>
    <w:rsid w:val="005D0264"/>
    <w:rsid w:val="005D1007"/>
    <w:rsid w:val="005D1186"/>
    <w:rsid w:val="005D1721"/>
    <w:rsid w:val="005D3984"/>
    <w:rsid w:val="005D3BC8"/>
    <w:rsid w:val="005D4B6D"/>
    <w:rsid w:val="005D4F57"/>
    <w:rsid w:val="005D5BD7"/>
    <w:rsid w:val="005D6B3F"/>
    <w:rsid w:val="005D72E9"/>
    <w:rsid w:val="005D7A47"/>
    <w:rsid w:val="005E0660"/>
    <w:rsid w:val="005E0834"/>
    <w:rsid w:val="005E09AB"/>
    <w:rsid w:val="005E0B8B"/>
    <w:rsid w:val="005E1D28"/>
    <w:rsid w:val="005E1D7D"/>
    <w:rsid w:val="005E20A6"/>
    <w:rsid w:val="005E2C02"/>
    <w:rsid w:val="005E30D3"/>
    <w:rsid w:val="005E3332"/>
    <w:rsid w:val="005E3976"/>
    <w:rsid w:val="005E398A"/>
    <w:rsid w:val="005E3DA3"/>
    <w:rsid w:val="005E5ABF"/>
    <w:rsid w:val="005E6B52"/>
    <w:rsid w:val="005E7B0A"/>
    <w:rsid w:val="005E7C3E"/>
    <w:rsid w:val="005F00DD"/>
    <w:rsid w:val="005F0499"/>
    <w:rsid w:val="005F08E3"/>
    <w:rsid w:val="005F0CB6"/>
    <w:rsid w:val="005F1469"/>
    <w:rsid w:val="005F1845"/>
    <w:rsid w:val="005F1948"/>
    <w:rsid w:val="005F2395"/>
    <w:rsid w:val="005F3BE3"/>
    <w:rsid w:val="005F4055"/>
    <w:rsid w:val="005F4ECE"/>
    <w:rsid w:val="005F4EE2"/>
    <w:rsid w:val="005F5C05"/>
    <w:rsid w:val="005F5F8F"/>
    <w:rsid w:val="005F643B"/>
    <w:rsid w:val="005F6A79"/>
    <w:rsid w:val="005F7CDC"/>
    <w:rsid w:val="00600DC5"/>
    <w:rsid w:val="006011ED"/>
    <w:rsid w:val="00601605"/>
    <w:rsid w:val="006016CF"/>
    <w:rsid w:val="006028EE"/>
    <w:rsid w:val="00603168"/>
    <w:rsid w:val="0060334D"/>
    <w:rsid w:val="006052F8"/>
    <w:rsid w:val="00605A6C"/>
    <w:rsid w:val="006061EA"/>
    <w:rsid w:val="00607958"/>
    <w:rsid w:val="00607C97"/>
    <w:rsid w:val="0061029A"/>
    <w:rsid w:val="0061036C"/>
    <w:rsid w:val="0061042A"/>
    <w:rsid w:val="006105AD"/>
    <w:rsid w:val="00611272"/>
    <w:rsid w:val="00614111"/>
    <w:rsid w:val="006143D6"/>
    <w:rsid w:val="00614912"/>
    <w:rsid w:val="0061539F"/>
    <w:rsid w:val="00615B75"/>
    <w:rsid w:val="00615DA8"/>
    <w:rsid w:val="006167AF"/>
    <w:rsid w:val="00616A59"/>
    <w:rsid w:val="006172A7"/>
    <w:rsid w:val="006204D6"/>
    <w:rsid w:val="00620D6D"/>
    <w:rsid w:val="00621277"/>
    <w:rsid w:val="00621625"/>
    <w:rsid w:val="00622DC7"/>
    <w:rsid w:val="00623C86"/>
    <w:rsid w:val="006240D6"/>
    <w:rsid w:val="00624755"/>
    <w:rsid w:val="00625967"/>
    <w:rsid w:val="00625C6E"/>
    <w:rsid w:val="00625DFF"/>
    <w:rsid w:val="006267F3"/>
    <w:rsid w:val="00630692"/>
    <w:rsid w:val="0063265D"/>
    <w:rsid w:val="0063377F"/>
    <w:rsid w:val="00634EA3"/>
    <w:rsid w:val="006356B1"/>
    <w:rsid w:val="00635F09"/>
    <w:rsid w:val="00636B65"/>
    <w:rsid w:val="0063757E"/>
    <w:rsid w:val="006377D0"/>
    <w:rsid w:val="00640C18"/>
    <w:rsid w:val="006421DA"/>
    <w:rsid w:val="00642A48"/>
    <w:rsid w:val="006433FB"/>
    <w:rsid w:val="00643EE4"/>
    <w:rsid w:val="00644C38"/>
    <w:rsid w:val="00644EB6"/>
    <w:rsid w:val="006450E2"/>
    <w:rsid w:val="00645A89"/>
    <w:rsid w:val="00650BF8"/>
    <w:rsid w:val="00650F52"/>
    <w:rsid w:val="00651EAD"/>
    <w:rsid w:val="006523EC"/>
    <w:rsid w:val="006524FD"/>
    <w:rsid w:val="00652872"/>
    <w:rsid w:val="00652C0B"/>
    <w:rsid w:val="00652F77"/>
    <w:rsid w:val="0065464A"/>
    <w:rsid w:val="006546F1"/>
    <w:rsid w:val="00654EE1"/>
    <w:rsid w:val="00655E4B"/>
    <w:rsid w:val="006562F4"/>
    <w:rsid w:val="00656BDC"/>
    <w:rsid w:val="00662F4B"/>
    <w:rsid w:val="00663338"/>
    <w:rsid w:val="00663C05"/>
    <w:rsid w:val="00663FD1"/>
    <w:rsid w:val="00664F87"/>
    <w:rsid w:val="00664F92"/>
    <w:rsid w:val="0066601B"/>
    <w:rsid w:val="00667825"/>
    <w:rsid w:val="006678C3"/>
    <w:rsid w:val="00667B27"/>
    <w:rsid w:val="006700D9"/>
    <w:rsid w:val="006704B8"/>
    <w:rsid w:val="00671974"/>
    <w:rsid w:val="0067236D"/>
    <w:rsid w:val="0067239D"/>
    <w:rsid w:val="006723C7"/>
    <w:rsid w:val="00672B3E"/>
    <w:rsid w:val="0067308C"/>
    <w:rsid w:val="00673FA9"/>
    <w:rsid w:val="00674534"/>
    <w:rsid w:val="00675825"/>
    <w:rsid w:val="00675EDF"/>
    <w:rsid w:val="006767F9"/>
    <w:rsid w:val="00677CCB"/>
    <w:rsid w:val="00680423"/>
    <w:rsid w:val="00680DDA"/>
    <w:rsid w:val="00680F4F"/>
    <w:rsid w:val="0068158C"/>
    <w:rsid w:val="00682DA4"/>
    <w:rsid w:val="00682F26"/>
    <w:rsid w:val="00687051"/>
    <w:rsid w:val="00687B76"/>
    <w:rsid w:val="00687FE4"/>
    <w:rsid w:val="006907BC"/>
    <w:rsid w:val="006916B9"/>
    <w:rsid w:val="006935C4"/>
    <w:rsid w:val="00693F77"/>
    <w:rsid w:val="00694549"/>
    <w:rsid w:val="0069465B"/>
    <w:rsid w:val="00695D34"/>
    <w:rsid w:val="00696C70"/>
    <w:rsid w:val="00697301"/>
    <w:rsid w:val="00697B98"/>
    <w:rsid w:val="006A0946"/>
    <w:rsid w:val="006A16D7"/>
    <w:rsid w:val="006A206C"/>
    <w:rsid w:val="006A30D1"/>
    <w:rsid w:val="006A3954"/>
    <w:rsid w:val="006A3C83"/>
    <w:rsid w:val="006A414F"/>
    <w:rsid w:val="006A4B11"/>
    <w:rsid w:val="006A5418"/>
    <w:rsid w:val="006A6018"/>
    <w:rsid w:val="006A6D34"/>
    <w:rsid w:val="006A6FEC"/>
    <w:rsid w:val="006A7B99"/>
    <w:rsid w:val="006B0BD8"/>
    <w:rsid w:val="006B162F"/>
    <w:rsid w:val="006B2159"/>
    <w:rsid w:val="006B26AB"/>
    <w:rsid w:val="006B3F9D"/>
    <w:rsid w:val="006B41CD"/>
    <w:rsid w:val="006B43B1"/>
    <w:rsid w:val="006B4486"/>
    <w:rsid w:val="006B4DC9"/>
    <w:rsid w:val="006B51CA"/>
    <w:rsid w:val="006B5E3C"/>
    <w:rsid w:val="006B6677"/>
    <w:rsid w:val="006B7178"/>
    <w:rsid w:val="006B79AA"/>
    <w:rsid w:val="006B7C7F"/>
    <w:rsid w:val="006C003E"/>
    <w:rsid w:val="006C02B9"/>
    <w:rsid w:val="006C033B"/>
    <w:rsid w:val="006C183B"/>
    <w:rsid w:val="006C1B7F"/>
    <w:rsid w:val="006C3521"/>
    <w:rsid w:val="006C3F43"/>
    <w:rsid w:val="006C5316"/>
    <w:rsid w:val="006C57D7"/>
    <w:rsid w:val="006C6807"/>
    <w:rsid w:val="006C6B53"/>
    <w:rsid w:val="006C6DF3"/>
    <w:rsid w:val="006C7279"/>
    <w:rsid w:val="006D0E8F"/>
    <w:rsid w:val="006D2029"/>
    <w:rsid w:val="006D24E0"/>
    <w:rsid w:val="006D25DB"/>
    <w:rsid w:val="006D2A24"/>
    <w:rsid w:val="006D47A4"/>
    <w:rsid w:val="006D4B58"/>
    <w:rsid w:val="006D4DCD"/>
    <w:rsid w:val="006D57EF"/>
    <w:rsid w:val="006D65EA"/>
    <w:rsid w:val="006D6ADE"/>
    <w:rsid w:val="006D6E30"/>
    <w:rsid w:val="006D6EEA"/>
    <w:rsid w:val="006D762F"/>
    <w:rsid w:val="006E015F"/>
    <w:rsid w:val="006E0240"/>
    <w:rsid w:val="006E0711"/>
    <w:rsid w:val="006E1CAE"/>
    <w:rsid w:val="006E2336"/>
    <w:rsid w:val="006E37D7"/>
    <w:rsid w:val="006E396B"/>
    <w:rsid w:val="006E43CA"/>
    <w:rsid w:val="006E471C"/>
    <w:rsid w:val="006E6687"/>
    <w:rsid w:val="006E6F79"/>
    <w:rsid w:val="006E7D9E"/>
    <w:rsid w:val="006E7E55"/>
    <w:rsid w:val="006F08EC"/>
    <w:rsid w:val="006F0C0D"/>
    <w:rsid w:val="006F1389"/>
    <w:rsid w:val="006F20E0"/>
    <w:rsid w:val="006F2990"/>
    <w:rsid w:val="006F3536"/>
    <w:rsid w:val="006F3DB5"/>
    <w:rsid w:val="006F4416"/>
    <w:rsid w:val="006F7105"/>
    <w:rsid w:val="006F7627"/>
    <w:rsid w:val="006F7674"/>
    <w:rsid w:val="007003A9"/>
    <w:rsid w:val="00700C61"/>
    <w:rsid w:val="00700D53"/>
    <w:rsid w:val="00700DA3"/>
    <w:rsid w:val="00701F2A"/>
    <w:rsid w:val="007021BD"/>
    <w:rsid w:val="00702F1E"/>
    <w:rsid w:val="00703641"/>
    <w:rsid w:val="007039C2"/>
    <w:rsid w:val="00703EB0"/>
    <w:rsid w:val="007048F2"/>
    <w:rsid w:val="0070529B"/>
    <w:rsid w:val="00705401"/>
    <w:rsid w:val="00706072"/>
    <w:rsid w:val="00706722"/>
    <w:rsid w:val="00706887"/>
    <w:rsid w:val="007068BD"/>
    <w:rsid w:val="00707127"/>
    <w:rsid w:val="00707C91"/>
    <w:rsid w:val="0071029D"/>
    <w:rsid w:val="007115F4"/>
    <w:rsid w:val="0071170D"/>
    <w:rsid w:val="00711EA1"/>
    <w:rsid w:val="00713C1C"/>
    <w:rsid w:val="007148DE"/>
    <w:rsid w:val="00720B6B"/>
    <w:rsid w:val="00721192"/>
    <w:rsid w:val="0072134A"/>
    <w:rsid w:val="00722640"/>
    <w:rsid w:val="00722BCF"/>
    <w:rsid w:val="0072359F"/>
    <w:rsid w:val="00723688"/>
    <w:rsid w:val="00724362"/>
    <w:rsid w:val="00724DB3"/>
    <w:rsid w:val="007250DC"/>
    <w:rsid w:val="00725769"/>
    <w:rsid w:val="00725C91"/>
    <w:rsid w:val="00726182"/>
    <w:rsid w:val="00726F25"/>
    <w:rsid w:val="00727B98"/>
    <w:rsid w:val="00727C0A"/>
    <w:rsid w:val="0073102B"/>
    <w:rsid w:val="00731A16"/>
    <w:rsid w:val="00733624"/>
    <w:rsid w:val="00734B1B"/>
    <w:rsid w:val="00734CFD"/>
    <w:rsid w:val="0073500E"/>
    <w:rsid w:val="00735454"/>
    <w:rsid w:val="00735A51"/>
    <w:rsid w:val="007367D9"/>
    <w:rsid w:val="00737333"/>
    <w:rsid w:val="007400BE"/>
    <w:rsid w:val="007404A0"/>
    <w:rsid w:val="0074067D"/>
    <w:rsid w:val="00740842"/>
    <w:rsid w:val="00740EE5"/>
    <w:rsid w:val="00741E96"/>
    <w:rsid w:val="0074243E"/>
    <w:rsid w:val="00742915"/>
    <w:rsid w:val="00742AC0"/>
    <w:rsid w:val="0074332D"/>
    <w:rsid w:val="007436E6"/>
    <w:rsid w:val="00744E81"/>
    <w:rsid w:val="00744F6F"/>
    <w:rsid w:val="00745498"/>
    <w:rsid w:val="00747660"/>
    <w:rsid w:val="00750CA1"/>
    <w:rsid w:val="00751EA4"/>
    <w:rsid w:val="00752108"/>
    <w:rsid w:val="00754A67"/>
    <w:rsid w:val="00755070"/>
    <w:rsid w:val="00755A1A"/>
    <w:rsid w:val="00756A97"/>
    <w:rsid w:val="0075785F"/>
    <w:rsid w:val="00757A7E"/>
    <w:rsid w:val="00760418"/>
    <w:rsid w:val="0076061C"/>
    <w:rsid w:val="00760D8C"/>
    <w:rsid w:val="00762CF2"/>
    <w:rsid w:val="00763281"/>
    <w:rsid w:val="007636DE"/>
    <w:rsid w:val="0076400E"/>
    <w:rsid w:val="007655D4"/>
    <w:rsid w:val="007655D6"/>
    <w:rsid w:val="007656EB"/>
    <w:rsid w:val="00765875"/>
    <w:rsid w:val="00765A75"/>
    <w:rsid w:val="00765C19"/>
    <w:rsid w:val="00766E24"/>
    <w:rsid w:val="0077074A"/>
    <w:rsid w:val="00771A73"/>
    <w:rsid w:val="007731EA"/>
    <w:rsid w:val="00773531"/>
    <w:rsid w:val="0077353F"/>
    <w:rsid w:val="00774323"/>
    <w:rsid w:val="00774490"/>
    <w:rsid w:val="00774BC6"/>
    <w:rsid w:val="0077555F"/>
    <w:rsid w:val="00775D85"/>
    <w:rsid w:val="00776ECB"/>
    <w:rsid w:val="0077756F"/>
    <w:rsid w:val="00777840"/>
    <w:rsid w:val="007801C6"/>
    <w:rsid w:val="00780C4C"/>
    <w:rsid w:val="00781013"/>
    <w:rsid w:val="00781662"/>
    <w:rsid w:val="0078218D"/>
    <w:rsid w:val="00782C61"/>
    <w:rsid w:val="007835B2"/>
    <w:rsid w:val="007839D1"/>
    <w:rsid w:val="00784C19"/>
    <w:rsid w:val="00786167"/>
    <w:rsid w:val="0078746F"/>
    <w:rsid w:val="007902E4"/>
    <w:rsid w:val="0079032C"/>
    <w:rsid w:val="007942F9"/>
    <w:rsid w:val="00795569"/>
    <w:rsid w:val="00795590"/>
    <w:rsid w:val="00796543"/>
    <w:rsid w:val="00797A64"/>
    <w:rsid w:val="007A01E3"/>
    <w:rsid w:val="007A088E"/>
    <w:rsid w:val="007A137B"/>
    <w:rsid w:val="007A1DB6"/>
    <w:rsid w:val="007A233D"/>
    <w:rsid w:val="007A2438"/>
    <w:rsid w:val="007A37AA"/>
    <w:rsid w:val="007A41B6"/>
    <w:rsid w:val="007A4861"/>
    <w:rsid w:val="007A6703"/>
    <w:rsid w:val="007B24BF"/>
    <w:rsid w:val="007B2D51"/>
    <w:rsid w:val="007B41C3"/>
    <w:rsid w:val="007B4BD1"/>
    <w:rsid w:val="007B5153"/>
    <w:rsid w:val="007B5466"/>
    <w:rsid w:val="007B59C2"/>
    <w:rsid w:val="007B6DDC"/>
    <w:rsid w:val="007B721F"/>
    <w:rsid w:val="007C0731"/>
    <w:rsid w:val="007C0C36"/>
    <w:rsid w:val="007C1046"/>
    <w:rsid w:val="007C10DF"/>
    <w:rsid w:val="007C1F38"/>
    <w:rsid w:val="007C30EC"/>
    <w:rsid w:val="007C3496"/>
    <w:rsid w:val="007C349B"/>
    <w:rsid w:val="007C4C52"/>
    <w:rsid w:val="007C7B5C"/>
    <w:rsid w:val="007D02A2"/>
    <w:rsid w:val="007D1611"/>
    <w:rsid w:val="007D21CD"/>
    <w:rsid w:val="007D3650"/>
    <w:rsid w:val="007D3FED"/>
    <w:rsid w:val="007D4078"/>
    <w:rsid w:val="007D40CC"/>
    <w:rsid w:val="007D4940"/>
    <w:rsid w:val="007D4D15"/>
    <w:rsid w:val="007D4D60"/>
    <w:rsid w:val="007D5A73"/>
    <w:rsid w:val="007D7C5E"/>
    <w:rsid w:val="007E0AC8"/>
    <w:rsid w:val="007E164B"/>
    <w:rsid w:val="007E1C24"/>
    <w:rsid w:val="007E2371"/>
    <w:rsid w:val="007E252B"/>
    <w:rsid w:val="007E33E3"/>
    <w:rsid w:val="007E3B96"/>
    <w:rsid w:val="007E46F8"/>
    <w:rsid w:val="007E4CB8"/>
    <w:rsid w:val="007E4DD1"/>
    <w:rsid w:val="007E4EDA"/>
    <w:rsid w:val="007E513D"/>
    <w:rsid w:val="007E5274"/>
    <w:rsid w:val="007E56C8"/>
    <w:rsid w:val="007E58A1"/>
    <w:rsid w:val="007E62C5"/>
    <w:rsid w:val="007E683D"/>
    <w:rsid w:val="007E6FD7"/>
    <w:rsid w:val="007E7929"/>
    <w:rsid w:val="007E7C70"/>
    <w:rsid w:val="007E7CC2"/>
    <w:rsid w:val="007F061D"/>
    <w:rsid w:val="007F099D"/>
    <w:rsid w:val="007F0FA9"/>
    <w:rsid w:val="007F124E"/>
    <w:rsid w:val="007F2953"/>
    <w:rsid w:val="007F2A60"/>
    <w:rsid w:val="007F3169"/>
    <w:rsid w:val="007F3459"/>
    <w:rsid w:val="007F3D75"/>
    <w:rsid w:val="007F4127"/>
    <w:rsid w:val="007F47F5"/>
    <w:rsid w:val="007F4ADA"/>
    <w:rsid w:val="007F52B4"/>
    <w:rsid w:val="007F6EEC"/>
    <w:rsid w:val="007F7C5F"/>
    <w:rsid w:val="007F7DE3"/>
    <w:rsid w:val="00800EF6"/>
    <w:rsid w:val="00801542"/>
    <w:rsid w:val="0080234D"/>
    <w:rsid w:val="00802AF1"/>
    <w:rsid w:val="00802C1F"/>
    <w:rsid w:val="00803339"/>
    <w:rsid w:val="00803793"/>
    <w:rsid w:val="00803B97"/>
    <w:rsid w:val="00805E3B"/>
    <w:rsid w:val="00805EC5"/>
    <w:rsid w:val="00806C02"/>
    <w:rsid w:val="00806F9E"/>
    <w:rsid w:val="0080741D"/>
    <w:rsid w:val="0080768F"/>
    <w:rsid w:val="00807E89"/>
    <w:rsid w:val="00810EB4"/>
    <w:rsid w:val="008122DC"/>
    <w:rsid w:val="00813286"/>
    <w:rsid w:val="00813817"/>
    <w:rsid w:val="00813861"/>
    <w:rsid w:val="00813D1F"/>
    <w:rsid w:val="0081634A"/>
    <w:rsid w:val="00817D79"/>
    <w:rsid w:val="008202C5"/>
    <w:rsid w:val="00820674"/>
    <w:rsid w:val="00820F16"/>
    <w:rsid w:val="00820F7F"/>
    <w:rsid w:val="008212CB"/>
    <w:rsid w:val="0082194D"/>
    <w:rsid w:val="00823F9C"/>
    <w:rsid w:val="00825B34"/>
    <w:rsid w:val="00827217"/>
    <w:rsid w:val="00830430"/>
    <w:rsid w:val="00830505"/>
    <w:rsid w:val="008329F6"/>
    <w:rsid w:val="00833478"/>
    <w:rsid w:val="008344ED"/>
    <w:rsid w:val="00834DFA"/>
    <w:rsid w:val="008357FF"/>
    <w:rsid w:val="0083616E"/>
    <w:rsid w:val="008361B9"/>
    <w:rsid w:val="00836FE9"/>
    <w:rsid w:val="00840711"/>
    <w:rsid w:val="00840AE8"/>
    <w:rsid w:val="00840E7C"/>
    <w:rsid w:val="00841088"/>
    <w:rsid w:val="008410F3"/>
    <w:rsid w:val="008411CB"/>
    <w:rsid w:val="00841381"/>
    <w:rsid w:val="00842BAC"/>
    <w:rsid w:val="00842BD8"/>
    <w:rsid w:val="008440EC"/>
    <w:rsid w:val="008456D2"/>
    <w:rsid w:val="00845E04"/>
    <w:rsid w:val="00846A52"/>
    <w:rsid w:val="00850015"/>
    <w:rsid w:val="0085020A"/>
    <w:rsid w:val="00850606"/>
    <w:rsid w:val="00850757"/>
    <w:rsid w:val="00850D37"/>
    <w:rsid w:val="00851CEA"/>
    <w:rsid w:val="0085290A"/>
    <w:rsid w:val="00852A73"/>
    <w:rsid w:val="00853D1D"/>
    <w:rsid w:val="008548D0"/>
    <w:rsid w:val="00854EEF"/>
    <w:rsid w:val="008566B9"/>
    <w:rsid w:val="00860107"/>
    <w:rsid w:val="008607C4"/>
    <w:rsid w:val="008612E4"/>
    <w:rsid w:val="00861D31"/>
    <w:rsid w:val="00861E3D"/>
    <w:rsid w:val="008620A4"/>
    <w:rsid w:val="008625F1"/>
    <w:rsid w:val="008631F3"/>
    <w:rsid w:val="008641F5"/>
    <w:rsid w:val="00864253"/>
    <w:rsid w:val="00864696"/>
    <w:rsid w:val="00864EDA"/>
    <w:rsid w:val="00864FC7"/>
    <w:rsid w:val="0086508D"/>
    <w:rsid w:val="008654B9"/>
    <w:rsid w:val="008659BB"/>
    <w:rsid w:val="00865A9C"/>
    <w:rsid w:val="00866C2D"/>
    <w:rsid w:val="0086731F"/>
    <w:rsid w:val="00870CE8"/>
    <w:rsid w:val="00871622"/>
    <w:rsid w:val="00871739"/>
    <w:rsid w:val="008727E6"/>
    <w:rsid w:val="00872F7B"/>
    <w:rsid w:val="00873651"/>
    <w:rsid w:val="0087486D"/>
    <w:rsid w:val="00874928"/>
    <w:rsid w:val="00874C45"/>
    <w:rsid w:val="00874D4C"/>
    <w:rsid w:val="00875CE9"/>
    <w:rsid w:val="00875D8E"/>
    <w:rsid w:val="00875FE4"/>
    <w:rsid w:val="00876C68"/>
    <w:rsid w:val="00877B83"/>
    <w:rsid w:val="00880665"/>
    <w:rsid w:val="00880743"/>
    <w:rsid w:val="00880CFB"/>
    <w:rsid w:val="008813DA"/>
    <w:rsid w:val="00881689"/>
    <w:rsid w:val="00881D0A"/>
    <w:rsid w:val="00881F58"/>
    <w:rsid w:val="00882CCD"/>
    <w:rsid w:val="0088336F"/>
    <w:rsid w:val="00883A48"/>
    <w:rsid w:val="00884090"/>
    <w:rsid w:val="00884673"/>
    <w:rsid w:val="00884C53"/>
    <w:rsid w:val="0088599F"/>
    <w:rsid w:val="00885EC5"/>
    <w:rsid w:val="008868C2"/>
    <w:rsid w:val="0088797F"/>
    <w:rsid w:val="00890C6A"/>
    <w:rsid w:val="00890E05"/>
    <w:rsid w:val="008927C2"/>
    <w:rsid w:val="00893497"/>
    <w:rsid w:val="00893ADC"/>
    <w:rsid w:val="0089401C"/>
    <w:rsid w:val="008946E9"/>
    <w:rsid w:val="00895569"/>
    <w:rsid w:val="008955A8"/>
    <w:rsid w:val="008A0C0D"/>
    <w:rsid w:val="008A1C70"/>
    <w:rsid w:val="008A2310"/>
    <w:rsid w:val="008A45CE"/>
    <w:rsid w:val="008A4A0D"/>
    <w:rsid w:val="008A4C1A"/>
    <w:rsid w:val="008A697C"/>
    <w:rsid w:val="008A6E0B"/>
    <w:rsid w:val="008B0621"/>
    <w:rsid w:val="008B1287"/>
    <w:rsid w:val="008B2CAA"/>
    <w:rsid w:val="008B2CE3"/>
    <w:rsid w:val="008B31CF"/>
    <w:rsid w:val="008B3A34"/>
    <w:rsid w:val="008B4D8D"/>
    <w:rsid w:val="008B529D"/>
    <w:rsid w:val="008B5648"/>
    <w:rsid w:val="008B5B10"/>
    <w:rsid w:val="008B5D5B"/>
    <w:rsid w:val="008B6586"/>
    <w:rsid w:val="008B67D2"/>
    <w:rsid w:val="008B6B1D"/>
    <w:rsid w:val="008B725A"/>
    <w:rsid w:val="008B7532"/>
    <w:rsid w:val="008B76E7"/>
    <w:rsid w:val="008B7C8C"/>
    <w:rsid w:val="008B7D8D"/>
    <w:rsid w:val="008C0BF5"/>
    <w:rsid w:val="008C0D63"/>
    <w:rsid w:val="008C2474"/>
    <w:rsid w:val="008C287B"/>
    <w:rsid w:val="008C2A6D"/>
    <w:rsid w:val="008C48C0"/>
    <w:rsid w:val="008C4995"/>
    <w:rsid w:val="008C4E1F"/>
    <w:rsid w:val="008C6864"/>
    <w:rsid w:val="008C702F"/>
    <w:rsid w:val="008D0690"/>
    <w:rsid w:val="008D06A5"/>
    <w:rsid w:val="008D18E5"/>
    <w:rsid w:val="008D1947"/>
    <w:rsid w:val="008D19BF"/>
    <w:rsid w:val="008D4E8E"/>
    <w:rsid w:val="008D51AB"/>
    <w:rsid w:val="008D6553"/>
    <w:rsid w:val="008D65B1"/>
    <w:rsid w:val="008D6CC6"/>
    <w:rsid w:val="008D6FE0"/>
    <w:rsid w:val="008D7A61"/>
    <w:rsid w:val="008D7AE1"/>
    <w:rsid w:val="008D7B42"/>
    <w:rsid w:val="008E0737"/>
    <w:rsid w:val="008E0994"/>
    <w:rsid w:val="008E12C8"/>
    <w:rsid w:val="008E25C6"/>
    <w:rsid w:val="008E3A0D"/>
    <w:rsid w:val="008E4A9D"/>
    <w:rsid w:val="008E52F1"/>
    <w:rsid w:val="008E5D2C"/>
    <w:rsid w:val="008E7394"/>
    <w:rsid w:val="008E74C0"/>
    <w:rsid w:val="008E79F7"/>
    <w:rsid w:val="008F09F2"/>
    <w:rsid w:val="008F0DB5"/>
    <w:rsid w:val="008F0EEB"/>
    <w:rsid w:val="008F11E0"/>
    <w:rsid w:val="008F30CB"/>
    <w:rsid w:val="008F460D"/>
    <w:rsid w:val="008F4D82"/>
    <w:rsid w:val="008F5062"/>
    <w:rsid w:val="008F52B1"/>
    <w:rsid w:val="008F5ACD"/>
    <w:rsid w:val="008F5C95"/>
    <w:rsid w:val="008F623C"/>
    <w:rsid w:val="008F6438"/>
    <w:rsid w:val="00900920"/>
    <w:rsid w:val="009010FA"/>
    <w:rsid w:val="00901565"/>
    <w:rsid w:val="00901DD1"/>
    <w:rsid w:val="00902099"/>
    <w:rsid w:val="0090243F"/>
    <w:rsid w:val="00902922"/>
    <w:rsid w:val="0090326A"/>
    <w:rsid w:val="00903988"/>
    <w:rsid w:val="009044C7"/>
    <w:rsid w:val="00905221"/>
    <w:rsid w:val="009052A6"/>
    <w:rsid w:val="00906076"/>
    <w:rsid w:val="00906125"/>
    <w:rsid w:val="00906A5A"/>
    <w:rsid w:val="00906BE9"/>
    <w:rsid w:val="00907008"/>
    <w:rsid w:val="0090775F"/>
    <w:rsid w:val="00907868"/>
    <w:rsid w:val="00910521"/>
    <w:rsid w:val="00911097"/>
    <w:rsid w:val="00914184"/>
    <w:rsid w:val="00915938"/>
    <w:rsid w:val="00915D0C"/>
    <w:rsid w:val="00915D3E"/>
    <w:rsid w:val="009160E8"/>
    <w:rsid w:val="009173AD"/>
    <w:rsid w:val="009175AC"/>
    <w:rsid w:val="00917DB5"/>
    <w:rsid w:val="00917F8F"/>
    <w:rsid w:val="009200C0"/>
    <w:rsid w:val="00922DAB"/>
    <w:rsid w:val="00923384"/>
    <w:rsid w:val="00923F78"/>
    <w:rsid w:val="00924393"/>
    <w:rsid w:val="00924D4A"/>
    <w:rsid w:val="00924E0B"/>
    <w:rsid w:val="0092511E"/>
    <w:rsid w:val="00926CDA"/>
    <w:rsid w:val="00927BA2"/>
    <w:rsid w:val="00927C99"/>
    <w:rsid w:val="0093066F"/>
    <w:rsid w:val="00932617"/>
    <w:rsid w:val="00932827"/>
    <w:rsid w:val="009330A7"/>
    <w:rsid w:val="0093554B"/>
    <w:rsid w:val="009355AC"/>
    <w:rsid w:val="00936BA8"/>
    <w:rsid w:val="00937025"/>
    <w:rsid w:val="009373BB"/>
    <w:rsid w:val="009402B4"/>
    <w:rsid w:val="0094086D"/>
    <w:rsid w:val="00941B47"/>
    <w:rsid w:val="00941B7C"/>
    <w:rsid w:val="00941D41"/>
    <w:rsid w:val="0094224D"/>
    <w:rsid w:val="00942B4C"/>
    <w:rsid w:val="00944292"/>
    <w:rsid w:val="00944789"/>
    <w:rsid w:val="0094499E"/>
    <w:rsid w:val="00945B12"/>
    <w:rsid w:val="00945CA8"/>
    <w:rsid w:val="009474C4"/>
    <w:rsid w:val="00947569"/>
    <w:rsid w:val="009475F0"/>
    <w:rsid w:val="00947708"/>
    <w:rsid w:val="00947D2B"/>
    <w:rsid w:val="00950082"/>
    <w:rsid w:val="00950D40"/>
    <w:rsid w:val="00951135"/>
    <w:rsid w:val="009522E2"/>
    <w:rsid w:val="009546BD"/>
    <w:rsid w:val="00954AD9"/>
    <w:rsid w:val="00955840"/>
    <w:rsid w:val="00955BB5"/>
    <w:rsid w:val="00957DB8"/>
    <w:rsid w:val="00957F12"/>
    <w:rsid w:val="009621E8"/>
    <w:rsid w:val="00962251"/>
    <w:rsid w:val="00963882"/>
    <w:rsid w:val="00963FD3"/>
    <w:rsid w:val="009642A9"/>
    <w:rsid w:val="00964CB3"/>
    <w:rsid w:val="00964CD5"/>
    <w:rsid w:val="00965F3E"/>
    <w:rsid w:val="00966860"/>
    <w:rsid w:val="009672C6"/>
    <w:rsid w:val="0096789C"/>
    <w:rsid w:val="00967E1D"/>
    <w:rsid w:val="00972B31"/>
    <w:rsid w:val="0097429A"/>
    <w:rsid w:val="00974A6B"/>
    <w:rsid w:val="009753A9"/>
    <w:rsid w:val="00976275"/>
    <w:rsid w:val="00976E73"/>
    <w:rsid w:val="00977DF5"/>
    <w:rsid w:val="009801BB"/>
    <w:rsid w:val="00980BA6"/>
    <w:rsid w:val="0098214D"/>
    <w:rsid w:val="00982362"/>
    <w:rsid w:val="00982721"/>
    <w:rsid w:val="00982F82"/>
    <w:rsid w:val="009832E3"/>
    <w:rsid w:val="009834AA"/>
    <w:rsid w:val="00983EF5"/>
    <w:rsid w:val="0098418A"/>
    <w:rsid w:val="00984E45"/>
    <w:rsid w:val="0098637D"/>
    <w:rsid w:val="00986785"/>
    <w:rsid w:val="00986E88"/>
    <w:rsid w:val="009878B2"/>
    <w:rsid w:val="009909B4"/>
    <w:rsid w:val="00993914"/>
    <w:rsid w:val="00994692"/>
    <w:rsid w:val="00995039"/>
    <w:rsid w:val="00995272"/>
    <w:rsid w:val="0099548F"/>
    <w:rsid w:val="00995FF1"/>
    <w:rsid w:val="00996619"/>
    <w:rsid w:val="009969D6"/>
    <w:rsid w:val="00997405"/>
    <w:rsid w:val="009A0D6E"/>
    <w:rsid w:val="009A1442"/>
    <w:rsid w:val="009A24A8"/>
    <w:rsid w:val="009A26F6"/>
    <w:rsid w:val="009A2BE3"/>
    <w:rsid w:val="009A35BD"/>
    <w:rsid w:val="009A4625"/>
    <w:rsid w:val="009A4629"/>
    <w:rsid w:val="009A5086"/>
    <w:rsid w:val="009A5770"/>
    <w:rsid w:val="009A5F0D"/>
    <w:rsid w:val="009A613F"/>
    <w:rsid w:val="009A6D5E"/>
    <w:rsid w:val="009A6D80"/>
    <w:rsid w:val="009A71C0"/>
    <w:rsid w:val="009B0CAD"/>
    <w:rsid w:val="009B205E"/>
    <w:rsid w:val="009B2149"/>
    <w:rsid w:val="009B25FE"/>
    <w:rsid w:val="009B4068"/>
    <w:rsid w:val="009B454E"/>
    <w:rsid w:val="009B4643"/>
    <w:rsid w:val="009B5B07"/>
    <w:rsid w:val="009B7570"/>
    <w:rsid w:val="009B78C4"/>
    <w:rsid w:val="009C01D5"/>
    <w:rsid w:val="009C02AE"/>
    <w:rsid w:val="009C1504"/>
    <w:rsid w:val="009C15C7"/>
    <w:rsid w:val="009C29B1"/>
    <w:rsid w:val="009C2D1C"/>
    <w:rsid w:val="009C2ECA"/>
    <w:rsid w:val="009C2EEF"/>
    <w:rsid w:val="009C349D"/>
    <w:rsid w:val="009C3C54"/>
    <w:rsid w:val="009C53E9"/>
    <w:rsid w:val="009C5645"/>
    <w:rsid w:val="009C5D08"/>
    <w:rsid w:val="009C5F59"/>
    <w:rsid w:val="009C60B9"/>
    <w:rsid w:val="009C6A81"/>
    <w:rsid w:val="009C7C22"/>
    <w:rsid w:val="009D01C0"/>
    <w:rsid w:val="009D0877"/>
    <w:rsid w:val="009D121A"/>
    <w:rsid w:val="009D27C8"/>
    <w:rsid w:val="009D29C1"/>
    <w:rsid w:val="009D2EA0"/>
    <w:rsid w:val="009D39C1"/>
    <w:rsid w:val="009D486F"/>
    <w:rsid w:val="009D4AAC"/>
    <w:rsid w:val="009D5750"/>
    <w:rsid w:val="009D59A5"/>
    <w:rsid w:val="009D611F"/>
    <w:rsid w:val="009D6B5A"/>
    <w:rsid w:val="009E05DB"/>
    <w:rsid w:val="009E0B8C"/>
    <w:rsid w:val="009E0DD6"/>
    <w:rsid w:val="009E11AB"/>
    <w:rsid w:val="009E1AC0"/>
    <w:rsid w:val="009E1C7E"/>
    <w:rsid w:val="009E22F3"/>
    <w:rsid w:val="009E2940"/>
    <w:rsid w:val="009E44AD"/>
    <w:rsid w:val="009E4EA4"/>
    <w:rsid w:val="009E54EF"/>
    <w:rsid w:val="009E6323"/>
    <w:rsid w:val="009E64FA"/>
    <w:rsid w:val="009F16AF"/>
    <w:rsid w:val="009F23B0"/>
    <w:rsid w:val="009F2D0D"/>
    <w:rsid w:val="009F2DB7"/>
    <w:rsid w:val="009F2F16"/>
    <w:rsid w:val="009F30F3"/>
    <w:rsid w:val="009F3A26"/>
    <w:rsid w:val="009F3FA9"/>
    <w:rsid w:val="009F435F"/>
    <w:rsid w:val="009F5ACD"/>
    <w:rsid w:val="009F5FA4"/>
    <w:rsid w:val="009F62DA"/>
    <w:rsid w:val="009F6A51"/>
    <w:rsid w:val="009F6BF2"/>
    <w:rsid w:val="00A008B6"/>
    <w:rsid w:val="00A00C75"/>
    <w:rsid w:val="00A01652"/>
    <w:rsid w:val="00A0272B"/>
    <w:rsid w:val="00A02C2A"/>
    <w:rsid w:val="00A035DA"/>
    <w:rsid w:val="00A040DD"/>
    <w:rsid w:val="00A05710"/>
    <w:rsid w:val="00A05F9A"/>
    <w:rsid w:val="00A0737F"/>
    <w:rsid w:val="00A0749E"/>
    <w:rsid w:val="00A1071E"/>
    <w:rsid w:val="00A115A7"/>
    <w:rsid w:val="00A1202B"/>
    <w:rsid w:val="00A135A0"/>
    <w:rsid w:val="00A13D3D"/>
    <w:rsid w:val="00A1402F"/>
    <w:rsid w:val="00A14123"/>
    <w:rsid w:val="00A1451C"/>
    <w:rsid w:val="00A158C4"/>
    <w:rsid w:val="00A159A0"/>
    <w:rsid w:val="00A159DE"/>
    <w:rsid w:val="00A162CC"/>
    <w:rsid w:val="00A1771A"/>
    <w:rsid w:val="00A177B0"/>
    <w:rsid w:val="00A17DCE"/>
    <w:rsid w:val="00A17E11"/>
    <w:rsid w:val="00A20632"/>
    <w:rsid w:val="00A22239"/>
    <w:rsid w:val="00A22787"/>
    <w:rsid w:val="00A23A3E"/>
    <w:rsid w:val="00A23B6A"/>
    <w:rsid w:val="00A2444D"/>
    <w:rsid w:val="00A24DD4"/>
    <w:rsid w:val="00A24F6C"/>
    <w:rsid w:val="00A250DA"/>
    <w:rsid w:val="00A258EF"/>
    <w:rsid w:val="00A25C52"/>
    <w:rsid w:val="00A26A34"/>
    <w:rsid w:val="00A26E5B"/>
    <w:rsid w:val="00A304EA"/>
    <w:rsid w:val="00A30B96"/>
    <w:rsid w:val="00A3178E"/>
    <w:rsid w:val="00A33579"/>
    <w:rsid w:val="00A346C0"/>
    <w:rsid w:val="00A34D5E"/>
    <w:rsid w:val="00A34E10"/>
    <w:rsid w:val="00A351BD"/>
    <w:rsid w:val="00A356C0"/>
    <w:rsid w:val="00A35CFE"/>
    <w:rsid w:val="00A376D1"/>
    <w:rsid w:val="00A401BA"/>
    <w:rsid w:val="00A447A4"/>
    <w:rsid w:val="00A458B8"/>
    <w:rsid w:val="00A45EB9"/>
    <w:rsid w:val="00A46F3D"/>
    <w:rsid w:val="00A47D34"/>
    <w:rsid w:val="00A51C2B"/>
    <w:rsid w:val="00A527BF"/>
    <w:rsid w:val="00A52C3D"/>
    <w:rsid w:val="00A52CC5"/>
    <w:rsid w:val="00A53C2A"/>
    <w:rsid w:val="00A53E65"/>
    <w:rsid w:val="00A5433B"/>
    <w:rsid w:val="00A54809"/>
    <w:rsid w:val="00A555B6"/>
    <w:rsid w:val="00A56647"/>
    <w:rsid w:val="00A56A7A"/>
    <w:rsid w:val="00A57079"/>
    <w:rsid w:val="00A57388"/>
    <w:rsid w:val="00A573EF"/>
    <w:rsid w:val="00A602B0"/>
    <w:rsid w:val="00A61879"/>
    <w:rsid w:val="00A61FC9"/>
    <w:rsid w:val="00A623A8"/>
    <w:rsid w:val="00A63024"/>
    <w:rsid w:val="00A63DDD"/>
    <w:rsid w:val="00A651D3"/>
    <w:rsid w:val="00A65A89"/>
    <w:rsid w:val="00A65FF2"/>
    <w:rsid w:val="00A667C0"/>
    <w:rsid w:val="00A66B77"/>
    <w:rsid w:val="00A66D5E"/>
    <w:rsid w:val="00A6721E"/>
    <w:rsid w:val="00A7069A"/>
    <w:rsid w:val="00A70F95"/>
    <w:rsid w:val="00A7129B"/>
    <w:rsid w:val="00A7160B"/>
    <w:rsid w:val="00A71E1C"/>
    <w:rsid w:val="00A724CC"/>
    <w:rsid w:val="00A7258B"/>
    <w:rsid w:val="00A72E66"/>
    <w:rsid w:val="00A73020"/>
    <w:rsid w:val="00A738F5"/>
    <w:rsid w:val="00A739C0"/>
    <w:rsid w:val="00A73F76"/>
    <w:rsid w:val="00A7534A"/>
    <w:rsid w:val="00A758F4"/>
    <w:rsid w:val="00A75EBD"/>
    <w:rsid w:val="00A809C6"/>
    <w:rsid w:val="00A8138E"/>
    <w:rsid w:val="00A8160F"/>
    <w:rsid w:val="00A8219E"/>
    <w:rsid w:val="00A82DE6"/>
    <w:rsid w:val="00A83F1C"/>
    <w:rsid w:val="00A873AA"/>
    <w:rsid w:val="00A87A15"/>
    <w:rsid w:val="00A87AAC"/>
    <w:rsid w:val="00A90597"/>
    <w:rsid w:val="00A908CE"/>
    <w:rsid w:val="00A90BAD"/>
    <w:rsid w:val="00A91360"/>
    <w:rsid w:val="00A91959"/>
    <w:rsid w:val="00A934C0"/>
    <w:rsid w:val="00A93E4B"/>
    <w:rsid w:val="00A94CD0"/>
    <w:rsid w:val="00A95267"/>
    <w:rsid w:val="00A9544F"/>
    <w:rsid w:val="00A9659C"/>
    <w:rsid w:val="00A974E1"/>
    <w:rsid w:val="00A97AC4"/>
    <w:rsid w:val="00A97BFF"/>
    <w:rsid w:val="00AA0C70"/>
    <w:rsid w:val="00AA0CDC"/>
    <w:rsid w:val="00AA25C4"/>
    <w:rsid w:val="00AA25EA"/>
    <w:rsid w:val="00AA328F"/>
    <w:rsid w:val="00AA330C"/>
    <w:rsid w:val="00AA395B"/>
    <w:rsid w:val="00AA396D"/>
    <w:rsid w:val="00AA3C08"/>
    <w:rsid w:val="00AA434D"/>
    <w:rsid w:val="00AA48B2"/>
    <w:rsid w:val="00AA59B6"/>
    <w:rsid w:val="00AA6B5B"/>
    <w:rsid w:val="00AA6D40"/>
    <w:rsid w:val="00AA71CE"/>
    <w:rsid w:val="00AA753B"/>
    <w:rsid w:val="00AA772B"/>
    <w:rsid w:val="00AB0A99"/>
    <w:rsid w:val="00AB2253"/>
    <w:rsid w:val="00AB233A"/>
    <w:rsid w:val="00AB288F"/>
    <w:rsid w:val="00AB2EAB"/>
    <w:rsid w:val="00AB3864"/>
    <w:rsid w:val="00AB39A1"/>
    <w:rsid w:val="00AB3BCF"/>
    <w:rsid w:val="00AB4477"/>
    <w:rsid w:val="00AB4532"/>
    <w:rsid w:val="00AB51D0"/>
    <w:rsid w:val="00AB54F6"/>
    <w:rsid w:val="00AB6524"/>
    <w:rsid w:val="00AB766C"/>
    <w:rsid w:val="00AB77F9"/>
    <w:rsid w:val="00AC06E5"/>
    <w:rsid w:val="00AC1D8F"/>
    <w:rsid w:val="00AC1E55"/>
    <w:rsid w:val="00AC21BE"/>
    <w:rsid w:val="00AC267D"/>
    <w:rsid w:val="00AC29AF"/>
    <w:rsid w:val="00AC29F5"/>
    <w:rsid w:val="00AC2E5B"/>
    <w:rsid w:val="00AC40EF"/>
    <w:rsid w:val="00AC4CE0"/>
    <w:rsid w:val="00AC4F06"/>
    <w:rsid w:val="00AC5229"/>
    <w:rsid w:val="00AC5327"/>
    <w:rsid w:val="00AC59D2"/>
    <w:rsid w:val="00AC6B5C"/>
    <w:rsid w:val="00AC757A"/>
    <w:rsid w:val="00AD0BD2"/>
    <w:rsid w:val="00AD0E7D"/>
    <w:rsid w:val="00AD168C"/>
    <w:rsid w:val="00AD16BC"/>
    <w:rsid w:val="00AD1A0D"/>
    <w:rsid w:val="00AD2AAE"/>
    <w:rsid w:val="00AD3D7C"/>
    <w:rsid w:val="00AD5199"/>
    <w:rsid w:val="00AD59A0"/>
    <w:rsid w:val="00AD5C01"/>
    <w:rsid w:val="00AD6290"/>
    <w:rsid w:val="00AD698D"/>
    <w:rsid w:val="00AD726A"/>
    <w:rsid w:val="00AD7D82"/>
    <w:rsid w:val="00AE0051"/>
    <w:rsid w:val="00AE2D38"/>
    <w:rsid w:val="00AE33B3"/>
    <w:rsid w:val="00AE36CD"/>
    <w:rsid w:val="00AE4D9F"/>
    <w:rsid w:val="00AE5200"/>
    <w:rsid w:val="00AE5CD0"/>
    <w:rsid w:val="00AF09E4"/>
    <w:rsid w:val="00AF0E57"/>
    <w:rsid w:val="00AF0FB2"/>
    <w:rsid w:val="00AF139E"/>
    <w:rsid w:val="00AF24B0"/>
    <w:rsid w:val="00AF2897"/>
    <w:rsid w:val="00AF2AA2"/>
    <w:rsid w:val="00AF39F2"/>
    <w:rsid w:val="00AF42A9"/>
    <w:rsid w:val="00AF4646"/>
    <w:rsid w:val="00AF4D7B"/>
    <w:rsid w:val="00AF5F42"/>
    <w:rsid w:val="00AF6BA2"/>
    <w:rsid w:val="00AF6DBC"/>
    <w:rsid w:val="00AF7943"/>
    <w:rsid w:val="00AF7EA0"/>
    <w:rsid w:val="00B006A2"/>
    <w:rsid w:val="00B01D93"/>
    <w:rsid w:val="00B024F8"/>
    <w:rsid w:val="00B031FD"/>
    <w:rsid w:val="00B0378D"/>
    <w:rsid w:val="00B03A80"/>
    <w:rsid w:val="00B043BF"/>
    <w:rsid w:val="00B04478"/>
    <w:rsid w:val="00B048C8"/>
    <w:rsid w:val="00B04B14"/>
    <w:rsid w:val="00B04B8A"/>
    <w:rsid w:val="00B05834"/>
    <w:rsid w:val="00B05E1F"/>
    <w:rsid w:val="00B07673"/>
    <w:rsid w:val="00B104D6"/>
    <w:rsid w:val="00B1178F"/>
    <w:rsid w:val="00B12CEC"/>
    <w:rsid w:val="00B130F3"/>
    <w:rsid w:val="00B13108"/>
    <w:rsid w:val="00B13979"/>
    <w:rsid w:val="00B13E85"/>
    <w:rsid w:val="00B14042"/>
    <w:rsid w:val="00B15249"/>
    <w:rsid w:val="00B15532"/>
    <w:rsid w:val="00B164B2"/>
    <w:rsid w:val="00B169CE"/>
    <w:rsid w:val="00B16B1E"/>
    <w:rsid w:val="00B17331"/>
    <w:rsid w:val="00B178D5"/>
    <w:rsid w:val="00B20194"/>
    <w:rsid w:val="00B2028E"/>
    <w:rsid w:val="00B20FFD"/>
    <w:rsid w:val="00B21514"/>
    <w:rsid w:val="00B21AC8"/>
    <w:rsid w:val="00B22F81"/>
    <w:rsid w:val="00B22F8F"/>
    <w:rsid w:val="00B23AB9"/>
    <w:rsid w:val="00B2502C"/>
    <w:rsid w:val="00B25B90"/>
    <w:rsid w:val="00B2722A"/>
    <w:rsid w:val="00B27505"/>
    <w:rsid w:val="00B27BFA"/>
    <w:rsid w:val="00B3051E"/>
    <w:rsid w:val="00B310EB"/>
    <w:rsid w:val="00B312AC"/>
    <w:rsid w:val="00B31B38"/>
    <w:rsid w:val="00B32E1D"/>
    <w:rsid w:val="00B33F38"/>
    <w:rsid w:val="00B34BEC"/>
    <w:rsid w:val="00B35B44"/>
    <w:rsid w:val="00B3671B"/>
    <w:rsid w:val="00B401BC"/>
    <w:rsid w:val="00B41427"/>
    <w:rsid w:val="00B41864"/>
    <w:rsid w:val="00B41E3E"/>
    <w:rsid w:val="00B4252E"/>
    <w:rsid w:val="00B43022"/>
    <w:rsid w:val="00B4315B"/>
    <w:rsid w:val="00B431CA"/>
    <w:rsid w:val="00B43217"/>
    <w:rsid w:val="00B43AA4"/>
    <w:rsid w:val="00B43BA9"/>
    <w:rsid w:val="00B43BE4"/>
    <w:rsid w:val="00B45536"/>
    <w:rsid w:val="00B4660E"/>
    <w:rsid w:val="00B46C8B"/>
    <w:rsid w:val="00B46D56"/>
    <w:rsid w:val="00B4721C"/>
    <w:rsid w:val="00B47666"/>
    <w:rsid w:val="00B47AD5"/>
    <w:rsid w:val="00B50461"/>
    <w:rsid w:val="00B50897"/>
    <w:rsid w:val="00B51230"/>
    <w:rsid w:val="00B51FA8"/>
    <w:rsid w:val="00B521C4"/>
    <w:rsid w:val="00B52CFA"/>
    <w:rsid w:val="00B52F23"/>
    <w:rsid w:val="00B538CA"/>
    <w:rsid w:val="00B53A2A"/>
    <w:rsid w:val="00B53F19"/>
    <w:rsid w:val="00B545CD"/>
    <w:rsid w:val="00B54CE1"/>
    <w:rsid w:val="00B5574E"/>
    <w:rsid w:val="00B557AB"/>
    <w:rsid w:val="00B55A1B"/>
    <w:rsid w:val="00B56EDA"/>
    <w:rsid w:val="00B57A09"/>
    <w:rsid w:val="00B60C79"/>
    <w:rsid w:val="00B6155A"/>
    <w:rsid w:val="00B615CE"/>
    <w:rsid w:val="00B61681"/>
    <w:rsid w:val="00B61E15"/>
    <w:rsid w:val="00B62F2B"/>
    <w:rsid w:val="00B63C2F"/>
    <w:rsid w:val="00B641C7"/>
    <w:rsid w:val="00B64398"/>
    <w:rsid w:val="00B64624"/>
    <w:rsid w:val="00B6481C"/>
    <w:rsid w:val="00B64ADB"/>
    <w:rsid w:val="00B64F34"/>
    <w:rsid w:val="00B6527D"/>
    <w:rsid w:val="00B65478"/>
    <w:rsid w:val="00B65866"/>
    <w:rsid w:val="00B71122"/>
    <w:rsid w:val="00B71BF8"/>
    <w:rsid w:val="00B72D39"/>
    <w:rsid w:val="00B73CCD"/>
    <w:rsid w:val="00B751C2"/>
    <w:rsid w:val="00B751C4"/>
    <w:rsid w:val="00B75585"/>
    <w:rsid w:val="00B765F5"/>
    <w:rsid w:val="00B76A87"/>
    <w:rsid w:val="00B778B1"/>
    <w:rsid w:val="00B77A72"/>
    <w:rsid w:val="00B77BBC"/>
    <w:rsid w:val="00B80A52"/>
    <w:rsid w:val="00B80C0F"/>
    <w:rsid w:val="00B80EAD"/>
    <w:rsid w:val="00B83F85"/>
    <w:rsid w:val="00B84208"/>
    <w:rsid w:val="00B84BEA"/>
    <w:rsid w:val="00B84E5B"/>
    <w:rsid w:val="00B85598"/>
    <w:rsid w:val="00B856C6"/>
    <w:rsid w:val="00B8594D"/>
    <w:rsid w:val="00B85CC8"/>
    <w:rsid w:val="00B86935"/>
    <w:rsid w:val="00B869ED"/>
    <w:rsid w:val="00B8796E"/>
    <w:rsid w:val="00B87C92"/>
    <w:rsid w:val="00B87F9F"/>
    <w:rsid w:val="00B9012C"/>
    <w:rsid w:val="00B909E2"/>
    <w:rsid w:val="00B925FD"/>
    <w:rsid w:val="00B92CEC"/>
    <w:rsid w:val="00B934C6"/>
    <w:rsid w:val="00B9352D"/>
    <w:rsid w:val="00B93D13"/>
    <w:rsid w:val="00B94287"/>
    <w:rsid w:val="00B96547"/>
    <w:rsid w:val="00B96992"/>
    <w:rsid w:val="00B97FF0"/>
    <w:rsid w:val="00BA079A"/>
    <w:rsid w:val="00BA15D9"/>
    <w:rsid w:val="00BA1930"/>
    <w:rsid w:val="00BA24AB"/>
    <w:rsid w:val="00BA2630"/>
    <w:rsid w:val="00BA38C2"/>
    <w:rsid w:val="00BA448A"/>
    <w:rsid w:val="00BA4DC4"/>
    <w:rsid w:val="00BA57E1"/>
    <w:rsid w:val="00BA641A"/>
    <w:rsid w:val="00BA7001"/>
    <w:rsid w:val="00BA7137"/>
    <w:rsid w:val="00BA73AB"/>
    <w:rsid w:val="00BA7C7E"/>
    <w:rsid w:val="00BB0204"/>
    <w:rsid w:val="00BB060E"/>
    <w:rsid w:val="00BB0D09"/>
    <w:rsid w:val="00BB0D9D"/>
    <w:rsid w:val="00BB1996"/>
    <w:rsid w:val="00BB1C66"/>
    <w:rsid w:val="00BB1ED3"/>
    <w:rsid w:val="00BB22A8"/>
    <w:rsid w:val="00BB32B8"/>
    <w:rsid w:val="00BB36BF"/>
    <w:rsid w:val="00BB3EF7"/>
    <w:rsid w:val="00BB4538"/>
    <w:rsid w:val="00BB4DF1"/>
    <w:rsid w:val="00BB5B88"/>
    <w:rsid w:val="00BB5C91"/>
    <w:rsid w:val="00BB62D6"/>
    <w:rsid w:val="00BB6983"/>
    <w:rsid w:val="00BB72FD"/>
    <w:rsid w:val="00BB7CE1"/>
    <w:rsid w:val="00BB7EFF"/>
    <w:rsid w:val="00BC0B37"/>
    <w:rsid w:val="00BC4885"/>
    <w:rsid w:val="00BC4B89"/>
    <w:rsid w:val="00BC5A62"/>
    <w:rsid w:val="00BC63AF"/>
    <w:rsid w:val="00BC7DD5"/>
    <w:rsid w:val="00BC7EA5"/>
    <w:rsid w:val="00BD0461"/>
    <w:rsid w:val="00BD0752"/>
    <w:rsid w:val="00BD08F4"/>
    <w:rsid w:val="00BD096B"/>
    <w:rsid w:val="00BD0C84"/>
    <w:rsid w:val="00BD0FF0"/>
    <w:rsid w:val="00BD1156"/>
    <w:rsid w:val="00BD1874"/>
    <w:rsid w:val="00BD2772"/>
    <w:rsid w:val="00BD3864"/>
    <w:rsid w:val="00BD396F"/>
    <w:rsid w:val="00BD4D74"/>
    <w:rsid w:val="00BD53B3"/>
    <w:rsid w:val="00BD5533"/>
    <w:rsid w:val="00BD628B"/>
    <w:rsid w:val="00BD63BA"/>
    <w:rsid w:val="00BD6C79"/>
    <w:rsid w:val="00BD7994"/>
    <w:rsid w:val="00BE01B4"/>
    <w:rsid w:val="00BE0C33"/>
    <w:rsid w:val="00BE0FB4"/>
    <w:rsid w:val="00BE135B"/>
    <w:rsid w:val="00BE173E"/>
    <w:rsid w:val="00BE1B79"/>
    <w:rsid w:val="00BE2CE1"/>
    <w:rsid w:val="00BE41C7"/>
    <w:rsid w:val="00BE49E9"/>
    <w:rsid w:val="00BE57F7"/>
    <w:rsid w:val="00BE6132"/>
    <w:rsid w:val="00BE62B2"/>
    <w:rsid w:val="00BF0FB6"/>
    <w:rsid w:val="00BF0FE9"/>
    <w:rsid w:val="00BF11AB"/>
    <w:rsid w:val="00BF2183"/>
    <w:rsid w:val="00BF27DE"/>
    <w:rsid w:val="00BF38C8"/>
    <w:rsid w:val="00BF391E"/>
    <w:rsid w:val="00BF3BBD"/>
    <w:rsid w:val="00BF3DD0"/>
    <w:rsid w:val="00BF42F3"/>
    <w:rsid w:val="00BF43B6"/>
    <w:rsid w:val="00BF4522"/>
    <w:rsid w:val="00BF46B0"/>
    <w:rsid w:val="00BF5892"/>
    <w:rsid w:val="00BF5F30"/>
    <w:rsid w:val="00BF6217"/>
    <w:rsid w:val="00BF7F77"/>
    <w:rsid w:val="00C00600"/>
    <w:rsid w:val="00C007E5"/>
    <w:rsid w:val="00C00E08"/>
    <w:rsid w:val="00C00FEF"/>
    <w:rsid w:val="00C019F3"/>
    <w:rsid w:val="00C01DA3"/>
    <w:rsid w:val="00C0213D"/>
    <w:rsid w:val="00C0264F"/>
    <w:rsid w:val="00C038C6"/>
    <w:rsid w:val="00C03E38"/>
    <w:rsid w:val="00C04027"/>
    <w:rsid w:val="00C0470E"/>
    <w:rsid w:val="00C05EE1"/>
    <w:rsid w:val="00C0697B"/>
    <w:rsid w:val="00C078CB"/>
    <w:rsid w:val="00C07906"/>
    <w:rsid w:val="00C10BE7"/>
    <w:rsid w:val="00C11099"/>
    <w:rsid w:val="00C11DEA"/>
    <w:rsid w:val="00C13512"/>
    <w:rsid w:val="00C14447"/>
    <w:rsid w:val="00C165CC"/>
    <w:rsid w:val="00C16649"/>
    <w:rsid w:val="00C20019"/>
    <w:rsid w:val="00C206DA"/>
    <w:rsid w:val="00C20EF8"/>
    <w:rsid w:val="00C217F1"/>
    <w:rsid w:val="00C21D98"/>
    <w:rsid w:val="00C229D4"/>
    <w:rsid w:val="00C22B95"/>
    <w:rsid w:val="00C22C07"/>
    <w:rsid w:val="00C233C5"/>
    <w:rsid w:val="00C238CF"/>
    <w:rsid w:val="00C23F7D"/>
    <w:rsid w:val="00C250CD"/>
    <w:rsid w:val="00C25825"/>
    <w:rsid w:val="00C26575"/>
    <w:rsid w:val="00C27532"/>
    <w:rsid w:val="00C275E6"/>
    <w:rsid w:val="00C30FCD"/>
    <w:rsid w:val="00C31367"/>
    <w:rsid w:val="00C32937"/>
    <w:rsid w:val="00C33426"/>
    <w:rsid w:val="00C33E56"/>
    <w:rsid w:val="00C33E7B"/>
    <w:rsid w:val="00C3433A"/>
    <w:rsid w:val="00C3470D"/>
    <w:rsid w:val="00C34D89"/>
    <w:rsid w:val="00C36780"/>
    <w:rsid w:val="00C36DE5"/>
    <w:rsid w:val="00C37BDC"/>
    <w:rsid w:val="00C4139F"/>
    <w:rsid w:val="00C41738"/>
    <w:rsid w:val="00C42140"/>
    <w:rsid w:val="00C42520"/>
    <w:rsid w:val="00C42749"/>
    <w:rsid w:val="00C42D7F"/>
    <w:rsid w:val="00C437F7"/>
    <w:rsid w:val="00C45112"/>
    <w:rsid w:val="00C455BF"/>
    <w:rsid w:val="00C4578F"/>
    <w:rsid w:val="00C45836"/>
    <w:rsid w:val="00C46286"/>
    <w:rsid w:val="00C4666E"/>
    <w:rsid w:val="00C46956"/>
    <w:rsid w:val="00C46F86"/>
    <w:rsid w:val="00C4711B"/>
    <w:rsid w:val="00C471DA"/>
    <w:rsid w:val="00C50ABF"/>
    <w:rsid w:val="00C51A34"/>
    <w:rsid w:val="00C53AC1"/>
    <w:rsid w:val="00C54B04"/>
    <w:rsid w:val="00C54CD2"/>
    <w:rsid w:val="00C5504F"/>
    <w:rsid w:val="00C5539F"/>
    <w:rsid w:val="00C56B58"/>
    <w:rsid w:val="00C57D27"/>
    <w:rsid w:val="00C60724"/>
    <w:rsid w:val="00C61C2F"/>
    <w:rsid w:val="00C63550"/>
    <w:rsid w:val="00C63F65"/>
    <w:rsid w:val="00C64549"/>
    <w:rsid w:val="00C65AD6"/>
    <w:rsid w:val="00C670D4"/>
    <w:rsid w:val="00C675E1"/>
    <w:rsid w:val="00C67B98"/>
    <w:rsid w:val="00C70C1E"/>
    <w:rsid w:val="00C71F5A"/>
    <w:rsid w:val="00C7228C"/>
    <w:rsid w:val="00C726C6"/>
    <w:rsid w:val="00C72B2C"/>
    <w:rsid w:val="00C74EA7"/>
    <w:rsid w:val="00C767FB"/>
    <w:rsid w:val="00C76C60"/>
    <w:rsid w:val="00C80B6A"/>
    <w:rsid w:val="00C8167C"/>
    <w:rsid w:val="00C819D0"/>
    <w:rsid w:val="00C8254F"/>
    <w:rsid w:val="00C82E79"/>
    <w:rsid w:val="00C86E10"/>
    <w:rsid w:val="00C87858"/>
    <w:rsid w:val="00C87F00"/>
    <w:rsid w:val="00C9033D"/>
    <w:rsid w:val="00C906A9"/>
    <w:rsid w:val="00C90C8B"/>
    <w:rsid w:val="00C91D1C"/>
    <w:rsid w:val="00C93111"/>
    <w:rsid w:val="00C946BA"/>
    <w:rsid w:val="00C9481C"/>
    <w:rsid w:val="00C94ABF"/>
    <w:rsid w:val="00C95C0D"/>
    <w:rsid w:val="00C960B6"/>
    <w:rsid w:val="00C96471"/>
    <w:rsid w:val="00C97068"/>
    <w:rsid w:val="00C97B02"/>
    <w:rsid w:val="00CA02A8"/>
    <w:rsid w:val="00CA123B"/>
    <w:rsid w:val="00CA3A19"/>
    <w:rsid w:val="00CA3FAB"/>
    <w:rsid w:val="00CA4878"/>
    <w:rsid w:val="00CA635E"/>
    <w:rsid w:val="00CA69C4"/>
    <w:rsid w:val="00CA7DE3"/>
    <w:rsid w:val="00CB08E7"/>
    <w:rsid w:val="00CB0D34"/>
    <w:rsid w:val="00CB0EE1"/>
    <w:rsid w:val="00CB2483"/>
    <w:rsid w:val="00CB3A63"/>
    <w:rsid w:val="00CB3CAB"/>
    <w:rsid w:val="00CB63DB"/>
    <w:rsid w:val="00CB789E"/>
    <w:rsid w:val="00CC0BA8"/>
    <w:rsid w:val="00CC2214"/>
    <w:rsid w:val="00CC250D"/>
    <w:rsid w:val="00CC37AF"/>
    <w:rsid w:val="00CC37BB"/>
    <w:rsid w:val="00CC3A21"/>
    <w:rsid w:val="00CC47A5"/>
    <w:rsid w:val="00CC48E3"/>
    <w:rsid w:val="00CC52CB"/>
    <w:rsid w:val="00CC5DB6"/>
    <w:rsid w:val="00CC609C"/>
    <w:rsid w:val="00CC79C6"/>
    <w:rsid w:val="00CC7E15"/>
    <w:rsid w:val="00CD04A1"/>
    <w:rsid w:val="00CD07A1"/>
    <w:rsid w:val="00CD07CD"/>
    <w:rsid w:val="00CD0D42"/>
    <w:rsid w:val="00CD2AC4"/>
    <w:rsid w:val="00CD2ED3"/>
    <w:rsid w:val="00CD3CD9"/>
    <w:rsid w:val="00CD3F5C"/>
    <w:rsid w:val="00CD5A96"/>
    <w:rsid w:val="00CD5BD1"/>
    <w:rsid w:val="00CD5E70"/>
    <w:rsid w:val="00CD63F7"/>
    <w:rsid w:val="00CD65A3"/>
    <w:rsid w:val="00CD6A27"/>
    <w:rsid w:val="00CD731F"/>
    <w:rsid w:val="00CD7613"/>
    <w:rsid w:val="00CE17BF"/>
    <w:rsid w:val="00CE18D2"/>
    <w:rsid w:val="00CE1C8C"/>
    <w:rsid w:val="00CE291E"/>
    <w:rsid w:val="00CE29BD"/>
    <w:rsid w:val="00CE3502"/>
    <w:rsid w:val="00CE3899"/>
    <w:rsid w:val="00CE4E5A"/>
    <w:rsid w:val="00CE5012"/>
    <w:rsid w:val="00CE5EB7"/>
    <w:rsid w:val="00CE62BC"/>
    <w:rsid w:val="00CE6471"/>
    <w:rsid w:val="00CE6F79"/>
    <w:rsid w:val="00CF0D37"/>
    <w:rsid w:val="00CF1227"/>
    <w:rsid w:val="00CF14D5"/>
    <w:rsid w:val="00CF34F3"/>
    <w:rsid w:val="00CF48E2"/>
    <w:rsid w:val="00CF64AC"/>
    <w:rsid w:val="00CF6607"/>
    <w:rsid w:val="00CF6EC1"/>
    <w:rsid w:val="00CF7B7D"/>
    <w:rsid w:val="00CF7C1B"/>
    <w:rsid w:val="00D00C2B"/>
    <w:rsid w:val="00D0232B"/>
    <w:rsid w:val="00D02923"/>
    <w:rsid w:val="00D02924"/>
    <w:rsid w:val="00D034B7"/>
    <w:rsid w:val="00D0360F"/>
    <w:rsid w:val="00D0412F"/>
    <w:rsid w:val="00D0511E"/>
    <w:rsid w:val="00D05B4C"/>
    <w:rsid w:val="00D10434"/>
    <w:rsid w:val="00D1049A"/>
    <w:rsid w:val="00D11C01"/>
    <w:rsid w:val="00D11E99"/>
    <w:rsid w:val="00D12271"/>
    <w:rsid w:val="00D130E3"/>
    <w:rsid w:val="00D13284"/>
    <w:rsid w:val="00D147CB"/>
    <w:rsid w:val="00D14877"/>
    <w:rsid w:val="00D15307"/>
    <w:rsid w:val="00D158D8"/>
    <w:rsid w:val="00D1664A"/>
    <w:rsid w:val="00D1687E"/>
    <w:rsid w:val="00D16B82"/>
    <w:rsid w:val="00D17344"/>
    <w:rsid w:val="00D21500"/>
    <w:rsid w:val="00D21BAE"/>
    <w:rsid w:val="00D2213D"/>
    <w:rsid w:val="00D221B7"/>
    <w:rsid w:val="00D22486"/>
    <w:rsid w:val="00D22540"/>
    <w:rsid w:val="00D22C79"/>
    <w:rsid w:val="00D2308C"/>
    <w:rsid w:val="00D234F9"/>
    <w:rsid w:val="00D23B8C"/>
    <w:rsid w:val="00D24CD5"/>
    <w:rsid w:val="00D25211"/>
    <w:rsid w:val="00D25AA8"/>
    <w:rsid w:val="00D26527"/>
    <w:rsid w:val="00D267F7"/>
    <w:rsid w:val="00D31AE2"/>
    <w:rsid w:val="00D32428"/>
    <w:rsid w:val="00D337EE"/>
    <w:rsid w:val="00D33E61"/>
    <w:rsid w:val="00D33F57"/>
    <w:rsid w:val="00D33FFA"/>
    <w:rsid w:val="00D34083"/>
    <w:rsid w:val="00D34684"/>
    <w:rsid w:val="00D360DC"/>
    <w:rsid w:val="00D36578"/>
    <w:rsid w:val="00D375B7"/>
    <w:rsid w:val="00D3770D"/>
    <w:rsid w:val="00D377F9"/>
    <w:rsid w:val="00D378F4"/>
    <w:rsid w:val="00D40B09"/>
    <w:rsid w:val="00D42BED"/>
    <w:rsid w:val="00D42E72"/>
    <w:rsid w:val="00D43B0C"/>
    <w:rsid w:val="00D45946"/>
    <w:rsid w:val="00D45C17"/>
    <w:rsid w:val="00D45CF7"/>
    <w:rsid w:val="00D460A1"/>
    <w:rsid w:val="00D460F2"/>
    <w:rsid w:val="00D4695F"/>
    <w:rsid w:val="00D472AF"/>
    <w:rsid w:val="00D50C82"/>
    <w:rsid w:val="00D512BB"/>
    <w:rsid w:val="00D51C1C"/>
    <w:rsid w:val="00D52D52"/>
    <w:rsid w:val="00D52E72"/>
    <w:rsid w:val="00D53E0F"/>
    <w:rsid w:val="00D53FF4"/>
    <w:rsid w:val="00D54BDA"/>
    <w:rsid w:val="00D54DFB"/>
    <w:rsid w:val="00D55BF6"/>
    <w:rsid w:val="00D56266"/>
    <w:rsid w:val="00D5705E"/>
    <w:rsid w:val="00D571D2"/>
    <w:rsid w:val="00D57940"/>
    <w:rsid w:val="00D579FC"/>
    <w:rsid w:val="00D57A08"/>
    <w:rsid w:val="00D57CE7"/>
    <w:rsid w:val="00D60364"/>
    <w:rsid w:val="00D606CD"/>
    <w:rsid w:val="00D606E4"/>
    <w:rsid w:val="00D614BD"/>
    <w:rsid w:val="00D618C0"/>
    <w:rsid w:val="00D62180"/>
    <w:rsid w:val="00D638D7"/>
    <w:rsid w:val="00D63EAC"/>
    <w:rsid w:val="00D63EDB"/>
    <w:rsid w:val="00D640E1"/>
    <w:rsid w:val="00D64416"/>
    <w:rsid w:val="00D65C05"/>
    <w:rsid w:val="00D65E92"/>
    <w:rsid w:val="00D65FFB"/>
    <w:rsid w:val="00D66BA6"/>
    <w:rsid w:val="00D671BA"/>
    <w:rsid w:val="00D67BD6"/>
    <w:rsid w:val="00D67F18"/>
    <w:rsid w:val="00D700AE"/>
    <w:rsid w:val="00D700E0"/>
    <w:rsid w:val="00D70A44"/>
    <w:rsid w:val="00D71EA0"/>
    <w:rsid w:val="00D72709"/>
    <w:rsid w:val="00D72880"/>
    <w:rsid w:val="00D72A15"/>
    <w:rsid w:val="00D7360D"/>
    <w:rsid w:val="00D73D3B"/>
    <w:rsid w:val="00D74717"/>
    <w:rsid w:val="00D76043"/>
    <w:rsid w:val="00D76A3B"/>
    <w:rsid w:val="00D80002"/>
    <w:rsid w:val="00D80B83"/>
    <w:rsid w:val="00D81130"/>
    <w:rsid w:val="00D8205C"/>
    <w:rsid w:val="00D82786"/>
    <w:rsid w:val="00D82F99"/>
    <w:rsid w:val="00D8373C"/>
    <w:rsid w:val="00D839E1"/>
    <w:rsid w:val="00D84F42"/>
    <w:rsid w:val="00D85415"/>
    <w:rsid w:val="00D878ED"/>
    <w:rsid w:val="00D90834"/>
    <w:rsid w:val="00D9131A"/>
    <w:rsid w:val="00D91D5D"/>
    <w:rsid w:val="00D92BB5"/>
    <w:rsid w:val="00D92D92"/>
    <w:rsid w:val="00D9303D"/>
    <w:rsid w:val="00D93DAB"/>
    <w:rsid w:val="00D93E29"/>
    <w:rsid w:val="00D94832"/>
    <w:rsid w:val="00D9734D"/>
    <w:rsid w:val="00DA1692"/>
    <w:rsid w:val="00DA1E5F"/>
    <w:rsid w:val="00DA221E"/>
    <w:rsid w:val="00DA246D"/>
    <w:rsid w:val="00DA28DC"/>
    <w:rsid w:val="00DA2B8F"/>
    <w:rsid w:val="00DA341C"/>
    <w:rsid w:val="00DA4D33"/>
    <w:rsid w:val="00DA4EF2"/>
    <w:rsid w:val="00DA4F60"/>
    <w:rsid w:val="00DA6BF4"/>
    <w:rsid w:val="00DB0637"/>
    <w:rsid w:val="00DB1078"/>
    <w:rsid w:val="00DB1F35"/>
    <w:rsid w:val="00DB2592"/>
    <w:rsid w:val="00DB2B96"/>
    <w:rsid w:val="00DB4713"/>
    <w:rsid w:val="00DB5C48"/>
    <w:rsid w:val="00DB6E71"/>
    <w:rsid w:val="00DB7515"/>
    <w:rsid w:val="00DB784C"/>
    <w:rsid w:val="00DC0CCF"/>
    <w:rsid w:val="00DC1B42"/>
    <w:rsid w:val="00DC2714"/>
    <w:rsid w:val="00DC280D"/>
    <w:rsid w:val="00DC3046"/>
    <w:rsid w:val="00DC3389"/>
    <w:rsid w:val="00DC33A8"/>
    <w:rsid w:val="00DC342C"/>
    <w:rsid w:val="00DC3CB3"/>
    <w:rsid w:val="00DC5010"/>
    <w:rsid w:val="00DC6B16"/>
    <w:rsid w:val="00DC78C2"/>
    <w:rsid w:val="00DD0CE5"/>
    <w:rsid w:val="00DD16CB"/>
    <w:rsid w:val="00DD1884"/>
    <w:rsid w:val="00DD1A4D"/>
    <w:rsid w:val="00DD246D"/>
    <w:rsid w:val="00DD2D3C"/>
    <w:rsid w:val="00DD43B0"/>
    <w:rsid w:val="00DD4E72"/>
    <w:rsid w:val="00DD591F"/>
    <w:rsid w:val="00DD63F6"/>
    <w:rsid w:val="00DD65CC"/>
    <w:rsid w:val="00DD6622"/>
    <w:rsid w:val="00DD6A63"/>
    <w:rsid w:val="00DE08DA"/>
    <w:rsid w:val="00DE0BC6"/>
    <w:rsid w:val="00DE18DB"/>
    <w:rsid w:val="00DE2C49"/>
    <w:rsid w:val="00DE3A06"/>
    <w:rsid w:val="00DE3E09"/>
    <w:rsid w:val="00DE47D4"/>
    <w:rsid w:val="00DE5CBB"/>
    <w:rsid w:val="00DE6BF5"/>
    <w:rsid w:val="00DE766F"/>
    <w:rsid w:val="00DE795C"/>
    <w:rsid w:val="00DF30A6"/>
    <w:rsid w:val="00DF5B65"/>
    <w:rsid w:val="00DF63F9"/>
    <w:rsid w:val="00DF7705"/>
    <w:rsid w:val="00E00806"/>
    <w:rsid w:val="00E00F0B"/>
    <w:rsid w:val="00E00FE9"/>
    <w:rsid w:val="00E010F0"/>
    <w:rsid w:val="00E03E58"/>
    <w:rsid w:val="00E044A1"/>
    <w:rsid w:val="00E0529F"/>
    <w:rsid w:val="00E058EF"/>
    <w:rsid w:val="00E05B07"/>
    <w:rsid w:val="00E05EF4"/>
    <w:rsid w:val="00E06ABD"/>
    <w:rsid w:val="00E10A7D"/>
    <w:rsid w:val="00E10FD5"/>
    <w:rsid w:val="00E123BB"/>
    <w:rsid w:val="00E12BA4"/>
    <w:rsid w:val="00E12C4A"/>
    <w:rsid w:val="00E13F72"/>
    <w:rsid w:val="00E16C7C"/>
    <w:rsid w:val="00E16ED2"/>
    <w:rsid w:val="00E177F2"/>
    <w:rsid w:val="00E179F8"/>
    <w:rsid w:val="00E20D61"/>
    <w:rsid w:val="00E219D8"/>
    <w:rsid w:val="00E21A1C"/>
    <w:rsid w:val="00E21CF6"/>
    <w:rsid w:val="00E23680"/>
    <w:rsid w:val="00E24943"/>
    <w:rsid w:val="00E24946"/>
    <w:rsid w:val="00E255D4"/>
    <w:rsid w:val="00E264E5"/>
    <w:rsid w:val="00E30528"/>
    <w:rsid w:val="00E31275"/>
    <w:rsid w:val="00E31861"/>
    <w:rsid w:val="00E3192D"/>
    <w:rsid w:val="00E32045"/>
    <w:rsid w:val="00E32301"/>
    <w:rsid w:val="00E331D6"/>
    <w:rsid w:val="00E33320"/>
    <w:rsid w:val="00E333BD"/>
    <w:rsid w:val="00E337FE"/>
    <w:rsid w:val="00E3422A"/>
    <w:rsid w:val="00E34965"/>
    <w:rsid w:val="00E34BFB"/>
    <w:rsid w:val="00E35A30"/>
    <w:rsid w:val="00E3602D"/>
    <w:rsid w:val="00E36069"/>
    <w:rsid w:val="00E3615B"/>
    <w:rsid w:val="00E36D8C"/>
    <w:rsid w:val="00E4037F"/>
    <w:rsid w:val="00E40488"/>
    <w:rsid w:val="00E412BC"/>
    <w:rsid w:val="00E4154D"/>
    <w:rsid w:val="00E416BC"/>
    <w:rsid w:val="00E42220"/>
    <w:rsid w:val="00E42570"/>
    <w:rsid w:val="00E42BEC"/>
    <w:rsid w:val="00E437C4"/>
    <w:rsid w:val="00E453CE"/>
    <w:rsid w:val="00E468F4"/>
    <w:rsid w:val="00E46AA5"/>
    <w:rsid w:val="00E47561"/>
    <w:rsid w:val="00E47737"/>
    <w:rsid w:val="00E478CF"/>
    <w:rsid w:val="00E5010F"/>
    <w:rsid w:val="00E5015A"/>
    <w:rsid w:val="00E5070F"/>
    <w:rsid w:val="00E50C9B"/>
    <w:rsid w:val="00E51868"/>
    <w:rsid w:val="00E51A68"/>
    <w:rsid w:val="00E521C2"/>
    <w:rsid w:val="00E52EE2"/>
    <w:rsid w:val="00E53854"/>
    <w:rsid w:val="00E53BC1"/>
    <w:rsid w:val="00E54861"/>
    <w:rsid w:val="00E5506D"/>
    <w:rsid w:val="00E55821"/>
    <w:rsid w:val="00E55BDB"/>
    <w:rsid w:val="00E565E2"/>
    <w:rsid w:val="00E6034B"/>
    <w:rsid w:val="00E60E63"/>
    <w:rsid w:val="00E61D6B"/>
    <w:rsid w:val="00E61FDB"/>
    <w:rsid w:val="00E624D6"/>
    <w:rsid w:val="00E62D34"/>
    <w:rsid w:val="00E62E3F"/>
    <w:rsid w:val="00E656AA"/>
    <w:rsid w:val="00E65DB0"/>
    <w:rsid w:val="00E6731B"/>
    <w:rsid w:val="00E67545"/>
    <w:rsid w:val="00E70542"/>
    <w:rsid w:val="00E706B6"/>
    <w:rsid w:val="00E70B1A"/>
    <w:rsid w:val="00E70F3D"/>
    <w:rsid w:val="00E71C34"/>
    <w:rsid w:val="00E7332B"/>
    <w:rsid w:val="00E73A96"/>
    <w:rsid w:val="00E73EDB"/>
    <w:rsid w:val="00E741A5"/>
    <w:rsid w:val="00E74270"/>
    <w:rsid w:val="00E74819"/>
    <w:rsid w:val="00E759B9"/>
    <w:rsid w:val="00E763ED"/>
    <w:rsid w:val="00E76852"/>
    <w:rsid w:val="00E7782E"/>
    <w:rsid w:val="00E8020D"/>
    <w:rsid w:val="00E80738"/>
    <w:rsid w:val="00E80E42"/>
    <w:rsid w:val="00E81404"/>
    <w:rsid w:val="00E81449"/>
    <w:rsid w:val="00E8154C"/>
    <w:rsid w:val="00E82561"/>
    <w:rsid w:val="00E82B9D"/>
    <w:rsid w:val="00E82DC9"/>
    <w:rsid w:val="00E83A4C"/>
    <w:rsid w:val="00E84459"/>
    <w:rsid w:val="00E8447C"/>
    <w:rsid w:val="00E845BA"/>
    <w:rsid w:val="00E84746"/>
    <w:rsid w:val="00E84F04"/>
    <w:rsid w:val="00E85272"/>
    <w:rsid w:val="00E8588F"/>
    <w:rsid w:val="00E85AB1"/>
    <w:rsid w:val="00E86CC3"/>
    <w:rsid w:val="00E86E9E"/>
    <w:rsid w:val="00E8727E"/>
    <w:rsid w:val="00E90245"/>
    <w:rsid w:val="00E905AE"/>
    <w:rsid w:val="00E9176F"/>
    <w:rsid w:val="00E91F93"/>
    <w:rsid w:val="00E9409C"/>
    <w:rsid w:val="00E94917"/>
    <w:rsid w:val="00E95D10"/>
    <w:rsid w:val="00E97BEC"/>
    <w:rsid w:val="00EA01CC"/>
    <w:rsid w:val="00EA0295"/>
    <w:rsid w:val="00EA0D77"/>
    <w:rsid w:val="00EA2A17"/>
    <w:rsid w:val="00EA3AC6"/>
    <w:rsid w:val="00EA4BD3"/>
    <w:rsid w:val="00EA5B0D"/>
    <w:rsid w:val="00EA6859"/>
    <w:rsid w:val="00EA6A19"/>
    <w:rsid w:val="00EA6C6B"/>
    <w:rsid w:val="00EA6DEA"/>
    <w:rsid w:val="00EA7801"/>
    <w:rsid w:val="00EB0092"/>
    <w:rsid w:val="00EB0FD3"/>
    <w:rsid w:val="00EB12F3"/>
    <w:rsid w:val="00EB198A"/>
    <w:rsid w:val="00EB2409"/>
    <w:rsid w:val="00EB2AC3"/>
    <w:rsid w:val="00EB2C63"/>
    <w:rsid w:val="00EB2C8D"/>
    <w:rsid w:val="00EB2D7A"/>
    <w:rsid w:val="00EB3764"/>
    <w:rsid w:val="00EB3C2F"/>
    <w:rsid w:val="00EB6327"/>
    <w:rsid w:val="00EB6337"/>
    <w:rsid w:val="00EB6DC7"/>
    <w:rsid w:val="00EB706F"/>
    <w:rsid w:val="00EC093D"/>
    <w:rsid w:val="00EC1596"/>
    <w:rsid w:val="00EC18D9"/>
    <w:rsid w:val="00EC30B1"/>
    <w:rsid w:val="00EC350C"/>
    <w:rsid w:val="00EC3D31"/>
    <w:rsid w:val="00EC5B1A"/>
    <w:rsid w:val="00EC76E3"/>
    <w:rsid w:val="00ED0C7F"/>
    <w:rsid w:val="00ED1433"/>
    <w:rsid w:val="00ED2D0B"/>
    <w:rsid w:val="00ED35A2"/>
    <w:rsid w:val="00ED3971"/>
    <w:rsid w:val="00ED3978"/>
    <w:rsid w:val="00ED4954"/>
    <w:rsid w:val="00ED4D0F"/>
    <w:rsid w:val="00ED55FC"/>
    <w:rsid w:val="00ED5652"/>
    <w:rsid w:val="00ED57A3"/>
    <w:rsid w:val="00ED61B7"/>
    <w:rsid w:val="00ED6965"/>
    <w:rsid w:val="00EE1A35"/>
    <w:rsid w:val="00EE1D00"/>
    <w:rsid w:val="00EE30B6"/>
    <w:rsid w:val="00EE4C32"/>
    <w:rsid w:val="00EE5BAB"/>
    <w:rsid w:val="00EE5F51"/>
    <w:rsid w:val="00EE62AB"/>
    <w:rsid w:val="00EE6860"/>
    <w:rsid w:val="00EE7057"/>
    <w:rsid w:val="00EF075F"/>
    <w:rsid w:val="00EF07C6"/>
    <w:rsid w:val="00EF0AD5"/>
    <w:rsid w:val="00EF1F75"/>
    <w:rsid w:val="00EF2E92"/>
    <w:rsid w:val="00EF2FE8"/>
    <w:rsid w:val="00EF3734"/>
    <w:rsid w:val="00EF37EA"/>
    <w:rsid w:val="00EF475B"/>
    <w:rsid w:val="00EF4F19"/>
    <w:rsid w:val="00EF64A9"/>
    <w:rsid w:val="00EF75AE"/>
    <w:rsid w:val="00F006C4"/>
    <w:rsid w:val="00F007F2"/>
    <w:rsid w:val="00F01509"/>
    <w:rsid w:val="00F017E3"/>
    <w:rsid w:val="00F0225C"/>
    <w:rsid w:val="00F02C11"/>
    <w:rsid w:val="00F03BE9"/>
    <w:rsid w:val="00F042B2"/>
    <w:rsid w:val="00F0498F"/>
    <w:rsid w:val="00F0634F"/>
    <w:rsid w:val="00F07981"/>
    <w:rsid w:val="00F10072"/>
    <w:rsid w:val="00F1188F"/>
    <w:rsid w:val="00F126E2"/>
    <w:rsid w:val="00F12738"/>
    <w:rsid w:val="00F128BC"/>
    <w:rsid w:val="00F12B87"/>
    <w:rsid w:val="00F13996"/>
    <w:rsid w:val="00F13B5B"/>
    <w:rsid w:val="00F13CEB"/>
    <w:rsid w:val="00F14B0D"/>
    <w:rsid w:val="00F15D7F"/>
    <w:rsid w:val="00F15E7D"/>
    <w:rsid w:val="00F161D7"/>
    <w:rsid w:val="00F16594"/>
    <w:rsid w:val="00F16FB0"/>
    <w:rsid w:val="00F1740B"/>
    <w:rsid w:val="00F17AA5"/>
    <w:rsid w:val="00F17D2F"/>
    <w:rsid w:val="00F20FAD"/>
    <w:rsid w:val="00F2182C"/>
    <w:rsid w:val="00F21D7F"/>
    <w:rsid w:val="00F22E39"/>
    <w:rsid w:val="00F231C7"/>
    <w:rsid w:val="00F23260"/>
    <w:rsid w:val="00F2346A"/>
    <w:rsid w:val="00F236ED"/>
    <w:rsid w:val="00F24663"/>
    <w:rsid w:val="00F253AA"/>
    <w:rsid w:val="00F253AF"/>
    <w:rsid w:val="00F25462"/>
    <w:rsid w:val="00F258A7"/>
    <w:rsid w:val="00F258B6"/>
    <w:rsid w:val="00F25BAC"/>
    <w:rsid w:val="00F26DC2"/>
    <w:rsid w:val="00F26E7A"/>
    <w:rsid w:val="00F304B9"/>
    <w:rsid w:val="00F30E2F"/>
    <w:rsid w:val="00F312A8"/>
    <w:rsid w:val="00F31553"/>
    <w:rsid w:val="00F31B98"/>
    <w:rsid w:val="00F33401"/>
    <w:rsid w:val="00F334B9"/>
    <w:rsid w:val="00F34438"/>
    <w:rsid w:val="00F35418"/>
    <w:rsid w:val="00F36A0C"/>
    <w:rsid w:val="00F404D1"/>
    <w:rsid w:val="00F40A69"/>
    <w:rsid w:val="00F41164"/>
    <w:rsid w:val="00F41860"/>
    <w:rsid w:val="00F4444A"/>
    <w:rsid w:val="00F4466E"/>
    <w:rsid w:val="00F45C52"/>
    <w:rsid w:val="00F46082"/>
    <w:rsid w:val="00F46CAE"/>
    <w:rsid w:val="00F500C3"/>
    <w:rsid w:val="00F50AC4"/>
    <w:rsid w:val="00F513A7"/>
    <w:rsid w:val="00F51BA1"/>
    <w:rsid w:val="00F52550"/>
    <w:rsid w:val="00F52998"/>
    <w:rsid w:val="00F53CA8"/>
    <w:rsid w:val="00F53D4E"/>
    <w:rsid w:val="00F54392"/>
    <w:rsid w:val="00F54B00"/>
    <w:rsid w:val="00F54BDC"/>
    <w:rsid w:val="00F54DEA"/>
    <w:rsid w:val="00F55586"/>
    <w:rsid w:val="00F55838"/>
    <w:rsid w:val="00F56F41"/>
    <w:rsid w:val="00F605B5"/>
    <w:rsid w:val="00F61A5E"/>
    <w:rsid w:val="00F629F5"/>
    <w:rsid w:val="00F62B27"/>
    <w:rsid w:val="00F644D6"/>
    <w:rsid w:val="00F64867"/>
    <w:rsid w:val="00F650FD"/>
    <w:rsid w:val="00F65EC9"/>
    <w:rsid w:val="00F666CB"/>
    <w:rsid w:val="00F677A3"/>
    <w:rsid w:val="00F67830"/>
    <w:rsid w:val="00F67A6A"/>
    <w:rsid w:val="00F67EF6"/>
    <w:rsid w:val="00F67FA2"/>
    <w:rsid w:val="00F70452"/>
    <w:rsid w:val="00F715D7"/>
    <w:rsid w:val="00F71739"/>
    <w:rsid w:val="00F71BC4"/>
    <w:rsid w:val="00F72A75"/>
    <w:rsid w:val="00F72C22"/>
    <w:rsid w:val="00F73986"/>
    <w:rsid w:val="00F73EC7"/>
    <w:rsid w:val="00F744AB"/>
    <w:rsid w:val="00F74C8C"/>
    <w:rsid w:val="00F75F40"/>
    <w:rsid w:val="00F817BA"/>
    <w:rsid w:val="00F81AE7"/>
    <w:rsid w:val="00F81FB9"/>
    <w:rsid w:val="00F82987"/>
    <w:rsid w:val="00F83207"/>
    <w:rsid w:val="00F83550"/>
    <w:rsid w:val="00F83876"/>
    <w:rsid w:val="00F8479F"/>
    <w:rsid w:val="00F84ECA"/>
    <w:rsid w:val="00F865DD"/>
    <w:rsid w:val="00F867BC"/>
    <w:rsid w:val="00F86E6A"/>
    <w:rsid w:val="00F87068"/>
    <w:rsid w:val="00F90C57"/>
    <w:rsid w:val="00F90FC0"/>
    <w:rsid w:val="00F910E3"/>
    <w:rsid w:val="00F92096"/>
    <w:rsid w:val="00F9249B"/>
    <w:rsid w:val="00F9268A"/>
    <w:rsid w:val="00F92BA5"/>
    <w:rsid w:val="00F92CD6"/>
    <w:rsid w:val="00F93085"/>
    <w:rsid w:val="00F94040"/>
    <w:rsid w:val="00F9416C"/>
    <w:rsid w:val="00F95139"/>
    <w:rsid w:val="00F95822"/>
    <w:rsid w:val="00F975E1"/>
    <w:rsid w:val="00F9793F"/>
    <w:rsid w:val="00F97AFE"/>
    <w:rsid w:val="00FA0820"/>
    <w:rsid w:val="00FA119F"/>
    <w:rsid w:val="00FA17CB"/>
    <w:rsid w:val="00FA1B9C"/>
    <w:rsid w:val="00FA2CBD"/>
    <w:rsid w:val="00FA4684"/>
    <w:rsid w:val="00FA64AA"/>
    <w:rsid w:val="00FA69D6"/>
    <w:rsid w:val="00FA6EA5"/>
    <w:rsid w:val="00FA754D"/>
    <w:rsid w:val="00FA7AF5"/>
    <w:rsid w:val="00FB0429"/>
    <w:rsid w:val="00FB1465"/>
    <w:rsid w:val="00FB2251"/>
    <w:rsid w:val="00FB257D"/>
    <w:rsid w:val="00FB2672"/>
    <w:rsid w:val="00FB3945"/>
    <w:rsid w:val="00FB558E"/>
    <w:rsid w:val="00FB6AAC"/>
    <w:rsid w:val="00FB73DF"/>
    <w:rsid w:val="00FC009C"/>
    <w:rsid w:val="00FC020D"/>
    <w:rsid w:val="00FC0B62"/>
    <w:rsid w:val="00FC1DAD"/>
    <w:rsid w:val="00FC2466"/>
    <w:rsid w:val="00FC31BD"/>
    <w:rsid w:val="00FC3406"/>
    <w:rsid w:val="00FC3598"/>
    <w:rsid w:val="00FC3A83"/>
    <w:rsid w:val="00FC3DE9"/>
    <w:rsid w:val="00FC43F6"/>
    <w:rsid w:val="00FC4934"/>
    <w:rsid w:val="00FC5A7C"/>
    <w:rsid w:val="00FC6156"/>
    <w:rsid w:val="00FC68D4"/>
    <w:rsid w:val="00FD07B1"/>
    <w:rsid w:val="00FD08BB"/>
    <w:rsid w:val="00FD1269"/>
    <w:rsid w:val="00FD1ADD"/>
    <w:rsid w:val="00FD3C26"/>
    <w:rsid w:val="00FD3FF1"/>
    <w:rsid w:val="00FD444A"/>
    <w:rsid w:val="00FD4FA2"/>
    <w:rsid w:val="00FD5273"/>
    <w:rsid w:val="00FD55F0"/>
    <w:rsid w:val="00FD65B1"/>
    <w:rsid w:val="00FD69DC"/>
    <w:rsid w:val="00FD705A"/>
    <w:rsid w:val="00FD7976"/>
    <w:rsid w:val="00FE13A6"/>
    <w:rsid w:val="00FE141A"/>
    <w:rsid w:val="00FE216A"/>
    <w:rsid w:val="00FE21C3"/>
    <w:rsid w:val="00FE301F"/>
    <w:rsid w:val="00FE454B"/>
    <w:rsid w:val="00FE5033"/>
    <w:rsid w:val="00FE7329"/>
    <w:rsid w:val="00FE7A84"/>
    <w:rsid w:val="00FF0221"/>
    <w:rsid w:val="00FF08CF"/>
    <w:rsid w:val="00FF090F"/>
    <w:rsid w:val="00FF0BEA"/>
    <w:rsid w:val="00FF0D40"/>
    <w:rsid w:val="00FF0E79"/>
    <w:rsid w:val="00FF147E"/>
    <w:rsid w:val="00FF1888"/>
    <w:rsid w:val="00FF1C8C"/>
    <w:rsid w:val="00FF1F3F"/>
    <w:rsid w:val="00FF1F67"/>
    <w:rsid w:val="00FF2BD2"/>
    <w:rsid w:val="00FF2F4F"/>
    <w:rsid w:val="00FF34D6"/>
    <w:rsid w:val="00FF3BC4"/>
    <w:rsid w:val="00FF500B"/>
    <w:rsid w:val="00FF53D3"/>
    <w:rsid w:val="00FF53DB"/>
    <w:rsid w:val="00FF5A41"/>
    <w:rsid w:val="00FF62AF"/>
    <w:rsid w:val="00FF6F65"/>
    <w:rsid w:val="00FF7F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CD56457"/>
  <w15:docId w15:val="{EB629AE2-3C5A-477F-AC36-D8DD4ACA25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240D6"/>
    <w:pPr>
      <w:spacing w:after="0" w:line="240" w:lineRule="auto"/>
    </w:pPr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4B53AF"/>
    <w:pPr>
      <w:widowControl w:val="0"/>
      <w:autoSpaceDE w:val="0"/>
      <w:autoSpaceDN w:val="0"/>
      <w:adjustRightInd w:val="0"/>
      <w:spacing w:after="0" w:line="240" w:lineRule="auto"/>
    </w:pPr>
    <w:rPr>
      <w:rFonts w:ascii="Calibri Light" w:hAnsi="Calibri Light" w:cs="Calibri Light"/>
      <w:color w:val="000000"/>
      <w:sz w:val="24"/>
      <w:szCs w:val="24"/>
      <w:lang w:val="en-US"/>
    </w:rPr>
  </w:style>
  <w:style w:type="paragraph" w:styleId="NormalWeb">
    <w:name w:val="Normal (Web)"/>
    <w:basedOn w:val="Normal"/>
    <w:uiPriority w:val="99"/>
    <w:unhideWhenUsed/>
    <w:rsid w:val="004B53AF"/>
    <w:pPr>
      <w:spacing w:before="100" w:beforeAutospacing="1" w:after="100" w:afterAutospacing="1"/>
    </w:pPr>
    <w:rPr>
      <w:rFonts w:ascii="Times New Roman" w:hAnsi="Times New Roman" w:cs="Times New Roman"/>
    </w:rPr>
  </w:style>
  <w:style w:type="paragraph" w:customStyle="1" w:styleId="MDPI21heading1">
    <w:name w:val="MDPI_2.1_heading1"/>
    <w:basedOn w:val="Normal"/>
    <w:qFormat/>
    <w:rsid w:val="004B53AF"/>
    <w:pPr>
      <w:adjustRightInd w:val="0"/>
      <w:snapToGrid w:val="0"/>
      <w:spacing w:before="240" w:after="120" w:line="260" w:lineRule="atLeast"/>
      <w:outlineLvl w:val="0"/>
    </w:pPr>
    <w:rPr>
      <w:rFonts w:ascii="Palatino Linotype" w:eastAsia="Times New Roman" w:hAnsi="Palatino Linotype" w:cs="Times New Roman"/>
      <w:b/>
      <w:snapToGrid w:val="0"/>
      <w:color w:val="000000"/>
      <w:sz w:val="20"/>
      <w:szCs w:val="22"/>
      <w:lang w:eastAsia="de-DE" w:bidi="en-US"/>
    </w:rPr>
  </w:style>
  <w:style w:type="paragraph" w:styleId="CommentText">
    <w:name w:val="annotation text"/>
    <w:basedOn w:val="Normal"/>
    <w:link w:val="CommentTextChar"/>
    <w:uiPriority w:val="99"/>
    <w:unhideWhenUsed/>
    <w:rsid w:val="008C287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C287B"/>
    <w:rPr>
      <w:sz w:val="20"/>
      <w:szCs w:val="20"/>
      <w:lang w:val="en-US"/>
    </w:rPr>
  </w:style>
  <w:style w:type="character" w:styleId="CommentReference">
    <w:name w:val="annotation reference"/>
    <w:uiPriority w:val="99"/>
    <w:semiHidden/>
    <w:unhideWhenUsed/>
    <w:rsid w:val="008C287B"/>
    <w:rPr>
      <w:sz w:val="18"/>
      <w:szCs w:val="18"/>
    </w:rPr>
  </w:style>
  <w:style w:type="table" w:styleId="PlainTable4">
    <w:name w:val="Plain Table 4"/>
    <w:basedOn w:val="TableNormal"/>
    <w:uiPriority w:val="44"/>
    <w:rsid w:val="008C287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Header">
    <w:name w:val="header"/>
    <w:basedOn w:val="Normal"/>
    <w:link w:val="HeaderChar"/>
    <w:uiPriority w:val="99"/>
    <w:unhideWhenUsed/>
    <w:rsid w:val="00A250D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50DA"/>
    <w:rPr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A250D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250DA"/>
    <w:rPr>
      <w:sz w:val="24"/>
      <w:szCs w:val="24"/>
      <w:lang w:val="en-US"/>
    </w:rPr>
  </w:style>
  <w:style w:type="table" w:customStyle="1" w:styleId="TableGridLight1">
    <w:name w:val="Table Grid Light1"/>
    <w:basedOn w:val="TableNormal"/>
    <w:next w:val="TableGridLight"/>
    <w:uiPriority w:val="40"/>
    <w:rsid w:val="00FF1888"/>
    <w:pPr>
      <w:spacing w:after="0" w:line="240" w:lineRule="auto"/>
    </w:pPr>
    <w:rPr>
      <w:sz w:val="24"/>
      <w:szCs w:val="24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table" w:styleId="TableGridLight">
    <w:name w:val="Grid Table Light"/>
    <w:basedOn w:val="TableNormal"/>
    <w:uiPriority w:val="40"/>
    <w:rsid w:val="00FF1888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71891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71891"/>
    <w:rPr>
      <w:rFonts w:ascii="Calibri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71891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71891"/>
    <w:rPr>
      <w:rFonts w:ascii="Calibri" w:hAnsi="Calibri" w:cs="Calibri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AC2E5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C2E5B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664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664A"/>
    <w:rPr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5B1259"/>
    <w:pPr>
      <w:ind w:left="720"/>
      <w:contextualSpacing/>
    </w:pPr>
    <w:rPr>
      <w:rFonts w:ascii="Times New Roman" w:eastAsia="Times New Roman" w:hAnsi="Times New Roman" w:cs="Times New Roman"/>
      <w:lang w:val="en-AU" w:eastAsia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7A6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7A61"/>
    <w:rPr>
      <w:rFonts w:ascii="Segoe UI" w:hAnsi="Segoe UI" w:cs="Segoe UI"/>
      <w:sz w:val="18"/>
      <w:szCs w:val="18"/>
      <w:lang w:val="en-US"/>
    </w:rPr>
  </w:style>
  <w:style w:type="paragraph" w:styleId="Revision">
    <w:name w:val="Revision"/>
    <w:hidden/>
    <w:uiPriority w:val="99"/>
    <w:semiHidden/>
    <w:rsid w:val="00256CA7"/>
    <w:pPr>
      <w:spacing w:after="0" w:line="240" w:lineRule="auto"/>
    </w:pPr>
    <w:rPr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B31B38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16affiliation">
    <w:name w:val="MDPI_1.6_affiliation"/>
    <w:basedOn w:val="Normal"/>
    <w:qFormat/>
    <w:rsid w:val="00037A9D"/>
    <w:pPr>
      <w:adjustRightInd w:val="0"/>
      <w:snapToGrid w:val="0"/>
      <w:spacing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eastAsia="de-DE" w:bidi="en-US"/>
    </w:rPr>
  </w:style>
  <w:style w:type="character" w:styleId="Emphasis">
    <w:name w:val="Emphasis"/>
    <w:basedOn w:val="DefaultParagraphFont"/>
    <w:uiPriority w:val="20"/>
    <w:qFormat/>
    <w:rsid w:val="00966860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E74819"/>
    <w:rPr>
      <w:color w:val="954F72" w:themeColor="followedHyperlink"/>
      <w:u w:val="single"/>
    </w:rPr>
  </w:style>
  <w:style w:type="character" w:customStyle="1" w:styleId="cf01">
    <w:name w:val="cf01"/>
    <w:basedOn w:val="DefaultParagraphFont"/>
    <w:rsid w:val="001F15F6"/>
    <w:rPr>
      <w:rFonts w:ascii="Segoe UI" w:hAnsi="Segoe UI" w:cs="Segoe UI" w:hint="default"/>
      <w:sz w:val="18"/>
      <w:szCs w:val="18"/>
    </w:rPr>
  </w:style>
  <w:style w:type="paragraph" w:styleId="NoSpacing">
    <w:name w:val="No Spacing"/>
    <w:uiPriority w:val="1"/>
    <w:qFormat/>
    <w:rsid w:val="002A3C2D"/>
    <w:pPr>
      <w:spacing w:after="0" w:line="240" w:lineRule="auto"/>
    </w:pPr>
    <w:rPr>
      <w:sz w:val="24"/>
      <w:szCs w:val="24"/>
      <w:lang w:val="en-US"/>
    </w:rPr>
  </w:style>
  <w:style w:type="paragraph" w:customStyle="1" w:styleId="MDPI62Acknowledgments">
    <w:name w:val="MDPI_6.2_Acknowledgments"/>
    <w:qFormat/>
    <w:rsid w:val="007655D4"/>
    <w:pPr>
      <w:adjustRightInd w:val="0"/>
      <w:snapToGrid w:val="0"/>
      <w:spacing w:before="120" w:after="0" w:line="200" w:lineRule="atLeast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eastAsia="de-DE" w:bidi="en-US"/>
    </w:rPr>
  </w:style>
  <w:style w:type="character" w:styleId="LineNumber">
    <w:name w:val="line number"/>
    <w:basedOn w:val="DefaultParagraphFont"/>
    <w:uiPriority w:val="99"/>
    <w:semiHidden/>
    <w:unhideWhenUsed/>
    <w:rsid w:val="004B7E56"/>
  </w:style>
  <w:style w:type="paragraph" w:styleId="FootnoteText">
    <w:name w:val="footnote text"/>
    <w:basedOn w:val="Normal"/>
    <w:link w:val="FootnoteTextChar"/>
    <w:uiPriority w:val="99"/>
    <w:unhideWhenUsed/>
    <w:rsid w:val="0001698A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1698A"/>
    <w:rPr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01698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6576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623284">
          <w:marLeft w:val="33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590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06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12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02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56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00033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E4EA795B3BF0A4CB12E9672E234BE5C" ma:contentTypeVersion="16" ma:contentTypeDescription="Create a new document." ma:contentTypeScope="" ma:versionID="a35282d777bda7e9e8faf31f2a08c3cf">
  <xsd:schema xmlns:xsd="http://www.w3.org/2001/XMLSchema" xmlns:xs="http://www.w3.org/2001/XMLSchema" xmlns:p="http://schemas.microsoft.com/office/2006/metadata/properties" xmlns:ns1="http://schemas.microsoft.com/sharepoint/v3" xmlns:ns3="16fab0e9-a7d1-4e8a-976c-0224a6f62a52" xmlns:ns4="1a82d5b8-6f80-43ba-8ff5-468baf0cd31f" targetNamespace="http://schemas.microsoft.com/office/2006/metadata/properties" ma:root="true" ma:fieldsID="b715162be76e439a2e37fd704e297ac6" ns1:_="" ns3:_="" ns4:_="">
    <xsd:import namespace="http://schemas.microsoft.com/sharepoint/v3"/>
    <xsd:import namespace="16fab0e9-a7d1-4e8a-976c-0224a6f62a52"/>
    <xsd:import namespace="1a82d5b8-6f80-43ba-8ff5-468baf0cd31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LengthInSeconds" minOccurs="0"/>
                <xsd:element ref="ns1:_ip_UnifiedCompliancePolicyProperties" minOccurs="0"/>
                <xsd:element ref="ns1:_ip_UnifiedCompliancePolicyUIAc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22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23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6fab0e9-a7d1-4e8a-976c-0224a6f62a5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a82d5b8-6f80-43ba-8ff5-468baf0cd31f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0AFDA68A-B005-4FCD-87E3-168BBCF8F54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D8CE96FC-522B-4CE5-9550-C27DC1DE0A1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15920AC-103F-4FF1-A8B2-28A3FF5FC11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16fab0e9-a7d1-4e8a-976c-0224a6f62a52"/>
    <ds:schemaRef ds:uri="1a82d5b8-6f80-43ba-8ff5-468baf0cd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9619A098-17FD-4B45-81CF-79C6C36A3024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6</Pages>
  <Words>1050</Words>
  <Characters>5986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S</dc:creator>
  <cp:keywords/>
  <dc:description/>
  <cp:lastModifiedBy>Sivaprasad KR</cp:lastModifiedBy>
  <cp:revision>3</cp:revision>
  <cp:lastPrinted>2021-12-09T11:46:00Z</cp:lastPrinted>
  <dcterms:created xsi:type="dcterms:W3CDTF">2022-12-05T05:29:00Z</dcterms:created>
  <dcterms:modified xsi:type="dcterms:W3CDTF">2022-12-05T0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E4EA795B3BF0A4CB12E9672E234BE5C</vt:lpwstr>
  </property>
  <property fmtid="{D5CDD505-2E9C-101B-9397-08002B2CF9AE}" pid="3" name="MSIP_Label_8c3d088b-6243-4963-a2e2-8b321ab7f8fc_Enabled">
    <vt:lpwstr>true</vt:lpwstr>
  </property>
  <property fmtid="{D5CDD505-2E9C-101B-9397-08002B2CF9AE}" pid="4" name="MSIP_Label_8c3d088b-6243-4963-a2e2-8b321ab7f8fc_SetDate">
    <vt:lpwstr>2022-08-31T02:20:44Z</vt:lpwstr>
  </property>
  <property fmtid="{D5CDD505-2E9C-101B-9397-08002B2CF9AE}" pid="5" name="MSIP_Label_8c3d088b-6243-4963-a2e2-8b321ab7f8fc_Method">
    <vt:lpwstr>Standard</vt:lpwstr>
  </property>
  <property fmtid="{D5CDD505-2E9C-101B-9397-08002B2CF9AE}" pid="6" name="MSIP_Label_8c3d088b-6243-4963-a2e2-8b321ab7f8fc_Name">
    <vt:lpwstr>Trusted</vt:lpwstr>
  </property>
  <property fmtid="{D5CDD505-2E9C-101B-9397-08002B2CF9AE}" pid="7" name="MSIP_Label_8c3d088b-6243-4963-a2e2-8b321ab7f8fc_SiteId">
    <vt:lpwstr>d1323671-cdbe-4417-b4d4-bdb24b51316b</vt:lpwstr>
  </property>
  <property fmtid="{D5CDD505-2E9C-101B-9397-08002B2CF9AE}" pid="8" name="MSIP_Label_8c3d088b-6243-4963-a2e2-8b321ab7f8fc_ActionId">
    <vt:lpwstr>307ba105-e70a-4100-aae8-4e735d6f637c</vt:lpwstr>
  </property>
  <property fmtid="{D5CDD505-2E9C-101B-9397-08002B2CF9AE}" pid="9" name="MSIP_Label_8c3d088b-6243-4963-a2e2-8b321ab7f8fc_ContentBits">
    <vt:lpwstr>1</vt:lpwstr>
  </property>
</Properties>
</file>